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ECFDE7" w14:textId="7B83EA12" w:rsidR="007C5BEC" w:rsidRPr="00634903" w:rsidRDefault="00F60FCB" w:rsidP="00F60FCB">
      <w:pPr>
        <w:rPr>
          <w:b/>
          <w:bCs/>
          <w:sz w:val="24"/>
          <w:szCs w:val="24"/>
        </w:rPr>
      </w:pPr>
      <w:r w:rsidRPr="00634903">
        <w:rPr>
          <w:b/>
          <w:bCs/>
          <w:sz w:val="24"/>
          <w:szCs w:val="24"/>
        </w:rPr>
        <w:t xml:space="preserve">Introduction </w:t>
      </w:r>
    </w:p>
    <w:p w14:paraId="420FC14A" w14:textId="5497D7BD" w:rsidR="00687B98" w:rsidRDefault="0090243F" w:rsidP="00F60FCB">
      <w:r>
        <w:t xml:space="preserve">Southeast Asia (SEA) </w:t>
      </w:r>
      <w:r w:rsidR="002D55B0">
        <w:t xml:space="preserve">is characterised by complex biogeography and extensive tropical forest cover resulting in exceptional biological diversity, </w:t>
      </w:r>
      <w:commentRangeStart w:id="0"/>
      <w:r w:rsidR="002D55B0">
        <w:t xml:space="preserve">yet </w:t>
      </w:r>
      <w:commentRangeEnd w:id="0"/>
      <w:r w:rsidR="005244E7">
        <w:rPr>
          <w:rStyle w:val="CommentReference"/>
        </w:rPr>
        <w:commentReference w:id="0"/>
      </w:r>
      <w:r w:rsidR="002D55B0">
        <w:t xml:space="preserve">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w:t>
      </w:r>
      <w:commentRangeStart w:id="1"/>
      <w:r w:rsidR="00241429">
        <w:t xml:space="preserve">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xml:space="preserve">. </w:t>
      </w:r>
      <w:commentRangeEnd w:id="1"/>
      <w:r w:rsidR="005244E7">
        <w:rPr>
          <w:rStyle w:val="CommentReference"/>
        </w:rPr>
        <w:commentReference w:id="1"/>
      </w:r>
      <w:r w:rsidR="00241429">
        <w:t>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Geist and Lambin,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w:t>
      </w:r>
      <w:r w:rsidR="005412D4">
        <w:t>development</w:t>
      </w:r>
      <w:r w:rsidR="009E7236">
        <w:t xml:space="preserve">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Kaimowitz and Fauné, 2003; Price, 2020)</w:t>
      </w:r>
      <w:r w:rsidR="008C0DC9">
        <w:fldChar w:fldCharType="end"/>
      </w:r>
      <w:r w:rsidR="009E7236">
        <w:t>.</w:t>
      </w:r>
      <w:r w:rsidR="00277B83">
        <w:t xml:space="preserve"> </w:t>
      </w:r>
    </w:p>
    <w:p w14:paraId="7A853E54" w14:textId="205968C4"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commentRangeStart w:id="2"/>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commentRangeEnd w:id="2"/>
      <w:r w:rsidR="000A6DDE">
        <w:rPr>
          <w:rStyle w:val="CommentReference"/>
        </w:rPr>
        <w:commentReference w:id="2"/>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lastRenderedPageBreak/>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w:t>
      </w:r>
      <w:ins w:id="3" w:author="Philip McGowan" w:date="2021-09-23T16:35:00Z">
        <w:r w:rsidR="000A6DDE">
          <w:t>,</w:t>
        </w:r>
      </w:ins>
      <w:r w:rsidR="00C4246E">
        <w:t xml:space="preserve">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398D33CA" w14:textId="50C25698" w:rsidR="00D70B02" w:rsidRDefault="00D70B02" w:rsidP="00F60FCB">
      <w:r>
        <w:t xml:space="preserve">There are </w:t>
      </w:r>
      <w:commentRangeStart w:id="4"/>
      <w:r>
        <w:t xml:space="preserve">various broad pathways </w:t>
      </w:r>
      <w:commentRangeEnd w:id="4"/>
      <w:r w:rsidR="000A6DDE">
        <w:rPr>
          <w:rStyle w:val="CommentReference"/>
        </w:rPr>
        <w:commentReference w:id="4"/>
      </w:r>
      <w:r>
        <w:t xml:space="preserve">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commentRangeStart w:id="5"/>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commentRangeEnd w:id="5"/>
      <w:r w:rsidR="000A6DDE">
        <w:rPr>
          <w:rStyle w:val="CommentReference"/>
        </w:rPr>
        <w:commentReference w:id="5"/>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w:t>
      </w:r>
      <w:commentRangeStart w:id="6"/>
      <w:r w:rsidR="00372A33">
        <w:t xml:space="preserve">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w:t>
      </w:r>
      <w:commentRangeEnd w:id="6"/>
      <w:r w:rsidR="000A6DDE">
        <w:rPr>
          <w:rStyle w:val="CommentReference"/>
        </w:rPr>
        <w:commentReference w:id="6"/>
      </w:r>
      <w:r w:rsidR="00372A33">
        <w:t xml:space="preserve">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4A80F084" w14:textId="2B32B5AE" w:rsidR="00EB460B" w:rsidRPr="00EB460B" w:rsidRDefault="00EB460B" w:rsidP="00F60FCB">
      <w:pPr>
        <w:rPr>
          <w:b/>
          <w:bCs/>
          <w:i/>
          <w:iCs/>
        </w:rPr>
      </w:pPr>
      <w:r w:rsidRPr="00EB460B">
        <w:rPr>
          <w:b/>
          <w:bCs/>
          <w:i/>
          <w:iCs/>
        </w:rPr>
        <w:t>Modelling approaches</w:t>
      </w:r>
    </w:p>
    <w:p w14:paraId="6FA5BEA4" w14:textId="7CFED814"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w:t>
      </w:r>
      <w:commentRangeStart w:id="7"/>
      <w:r>
        <w:t>s</w:t>
      </w:r>
      <w:commentRangeEnd w:id="7"/>
      <w:r w:rsidR="000A6DDE">
        <w:rPr>
          <w:rStyle w:val="CommentReference"/>
        </w:rPr>
        <w:commentReference w:id="7"/>
      </w:r>
      <w:r>
        <w:t xml:space="preserve"> </w:t>
      </w:r>
      <w:del w:id="8" w:author="Philip McGowan" w:date="2021-09-23T16:40:00Z">
        <w:r w:rsidDel="000A6DDE">
          <w:delText>with</w:delText>
        </w:r>
      </w:del>
      <w:r>
        <w:t xml:space="preserve">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w:t>
      </w:r>
      <w:ins w:id="9" w:author="Philip McGowan" w:date="2021-09-23T16:40:00Z">
        <w:r w:rsidR="000A6DDE">
          <w:t xml:space="preserve">been </w:t>
        </w:r>
      </w:ins>
      <w:r>
        <w:t xml:space="preserve">developed </w:t>
      </w:r>
      <w:del w:id="10" w:author="Philip McGowan" w:date="2021-09-23T16:40:00Z">
        <w:r w:rsidDel="000A6DDE">
          <w:delText xml:space="preserve">which </w:delText>
        </w:r>
      </w:del>
      <w:ins w:id="11" w:author="Philip McGowan" w:date="2021-09-23T16:40:00Z">
        <w:r w:rsidR="000A6DDE">
          <w:t xml:space="preserve">that </w:t>
        </w:r>
      </w:ins>
      <w:r>
        <w:t xml:space="preserve">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How</w:t>
      </w:r>
      <w:r>
        <w:lastRenderedPageBreak/>
        <w:t xml:space="preserve">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Ceddia,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Stevens and Dragićević,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 xml:space="preserve">The above methods require spatially explicit data at the scale of the cell, and so are unable to model broader relationships and </w:t>
      </w:r>
      <w:r w:rsidR="00B35044">
        <w:lastRenderedPageBreak/>
        <w:t>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4ABC5E2E"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Bhattarai and Hammig, 2004; Ceddia,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Zuur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Bhattarai and Hammig,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Ceddia,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Ceddia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Culas,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w:t>
      </w:r>
      <w:proofErr w:type="spellStart"/>
      <w:r w:rsidR="00C4380C">
        <w:t>pseudoreplication</w:t>
      </w:r>
      <w:proofErr w:type="spellEnd"/>
      <w:r w:rsidR="00C4380C">
        <w:t xml:space="preserve">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w:t>
      </w:r>
      <w:proofErr w:type="spellStart"/>
      <w:r w:rsidR="00C4380C" w:rsidRPr="00C4380C">
        <w:rPr>
          <w:rFonts w:ascii="Calibri" w:hAnsi="Calibri" w:cs="Calibri"/>
        </w:rPr>
        <w:t>Gelman</w:t>
      </w:r>
      <w:proofErr w:type="spellEnd"/>
      <w:r w:rsidR="00C4380C" w:rsidRPr="00C4380C">
        <w:rPr>
          <w:rFonts w:ascii="Calibri" w:hAnsi="Calibri" w:cs="Calibri"/>
        </w:rPr>
        <w:t xml:space="preserve">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12"/>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Zuur et al., 2009)</w:t>
      </w:r>
      <w:r w:rsidR="0039569B">
        <w:fldChar w:fldCharType="end"/>
      </w:r>
      <w:r w:rsidR="0039569B">
        <w:t xml:space="preserve">, but can also highlight potential problems with </w:t>
      </w:r>
      <w:proofErr w:type="spellStart"/>
      <w:r w:rsidR="0039569B">
        <w:t>‘global</w:t>
      </w:r>
      <w:proofErr w:type="spellEnd"/>
      <w:r w:rsidR="0039569B">
        <w:t xml:space="preserve">’ predictions (i.e., predictions that are made with all random effect terms set </w:t>
      </w:r>
      <w:r w:rsidR="0039569B">
        <w:lastRenderedPageBreak/>
        <w:t>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12"/>
      <w:r w:rsidR="00E804F9">
        <w:rPr>
          <w:rStyle w:val="CommentReference"/>
        </w:rPr>
        <w:commentReference w:id="12"/>
      </w:r>
      <w:r w:rsidR="0045013F">
        <w:t xml:space="preserve">Furthermore, some studies fail to even specify the statistical </w:t>
      </w:r>
      <w:r w:rsidR="00E804F9">
        <w:t xml:space="preserve">or modelling approaches used to arrive at their conclusions </w:t>
      </w:r>
      <w:r w:rsidR="00E804F9">
        <w:fldChar w:fldCharType="begin"/>
      </w:r>
      <w:r w:rsidR="00634903">
        <w:instrText xml:space="preserve"> ADDIN ZOTERO_ITEM CSL_CITATION {"citationID":"lklnktUm","properties":{"formattedCitation":"(Gao and Liu, 2012)","plainCitation":"(Gao and Liu, 2012)","dontUpdate":true,"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Beever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EB460B" w:rsidRDefault="00A12239" w:rsidP="00F60FCB">
      <w:pPr>
        <w:rPr>
          <w:b/>
          <w:bCs/>
          <w:i/>
          <w:iCs/>
        </w:rPr>
      </w:pPr>
      <w:r w:rsidRPr="00EB460B">
        <w:rPr>
          <w:b/>
          <w:bCs/>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w:t>
      </w:r>
      <w:r>
        <w:lastRenderedPageBreak/>
        <w:t xml:space="preserve">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Eliste and Zorya, 2015; Hughes and Un, 2011)</w:t>
      </w:r>
      <w:r w:rsidR="004A6383">
        <w:fldChar w:fldCharType="end"/>
      </w:r>
      <w:r w:rsidR="004A6383">
        <w:t>. 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w:t>
      </w:r>
      <w:proofErr w:type="spellStart"/>
      <w:r w:rsidR="004A6383">
        <w:t>Siem</w:t>
      </w:r>
      <w:proofErr w:type="spellEnd"/>
      <w:r w:rsidR="004A6383">
        <w:t xml:space="preserve"> Reap, and their surrounds.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Eliste and Zorya, 2015)</w:t>
      </w:r>
      <w:r w:rsidR="00CF3331">
        <w:fldChar w:fldCharType="end"/>
      </w:r>
      <w:r w:rsidR="00723EAC">
        <w:t xml:space="preserve">. These concessions drove </w:t>
      </w:r>
      <w:r w:rsidR="00CF3331">
        <w:t>most of</w:t>
      </w:r>
      <w:r w:rsidR="00723EAC">
        <w:t xml:space="preserve"> the growth within the agricultural sector,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Global Witness, 2013; Vrieze and Kuch, 2012; Watson et al., 2014)</w:t>
      </w:r>
      <w:r w:rsidR="00CF3331">
        <w:fldChar w:fldCharType="end"/>
      </w:r>
      <w:r w:rsidR="00723EAC">
        <w:t xml:space="preserve">. </w:t>
      </w:r>
    </w:p>
    <w:p w14:paraId="15CD0471" w14:textId="31C6A3CD"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w:t>
      </w:r>
      <w:r w:rsidR="00D71E7B">
        <w:lastRenderedPageBreak/>
        <w:t xml:space="preserve">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 xml:space="preserve">Rural poverty and reliance on natural resources have been exacerbated by decades of insecure land tenure, followed by several ambitious, yet poorly governed, land tenure policies such as Directive 01 </w:t>
      </w:r>
      <w:r w:rsidR="00166E26">
        <w:fldChar w:fldCharType="begin"/>
      </w:r>
      <w:r w:rsidR="00166E26">
        <w:instrText xml:space="preserve"> 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166E26">
        <w:fldChar w:fldCharType="separate"/>
      </w:r>
      <w:r w:rsidR="00166E26" w:rsidRPr="00166E26">
        <w:rPr>
          <w:rFonts w:ascii="Calibri" w:hAnsi="Calibri" w:cs="Calibri"/>
        </w:rPr>
        <w:t>(Grimsditch and Schoenberger, 2015; Milne, 2013)</w:t>
      </w:r>
      <w:r w:rsidR="00166E26">
        <w:fldChar w:fldCharType="end"/>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13"/>
      <w:commentRangeStart w:id="14"/>
      <w:r w:rsidR="003A6A42">
        <w:t>see Thesis appendix</w:t>
      </w:r>
      <w:commentRangeEnd w:id="13"/>
      <w:r w:rsidR="003A6A42">
        <w:rPr>
          <w:rStyle w:val="CommentReference"/>
        </w:rPr>
        <w:commentReference w:id="13"/>
      </w:r>
      <w:commentRangeEnd w:id="14"/>
      <w:r w:rsidR="00D27BF9">
        <w:rPr>
          <w:rStyle w:val="CommentReference"/>
        </w:rPr>
        <w:commentReference w:id="14"/>
      </w:r>
      <w:r w:rsidR="003A6A42">
        <w:t xml:space="preserve">).   </w:t>
      </w:r>
      <w:r w:rsidR="00D71E7B">
        <w:t xml:space="preserve"> </w:t>
      </w:r>
      <w:r>
        <w:t xml:space="preserve"> </w:t>
      </w:r>
    </w:p>
    <w:p w14:paraId="2771FF04" w14:textId="1E5B9E71" w:rsidR="005244E7"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xml:space="preserve">, suggests that the country is on the increasing trajectory of the Environmental </w:t>
      </w:r>
      <w:proofErr w:type="spellStart"/>
      <w:r w:rsidR="00222D11">
        <w:t>Kuznet’s</w:t>
      </w:r>
      <w:proofErr w:type="spellEnd"/>
      <w:r w:rsidR="00222D11">
        <w:t xml:space="preserve"> Curve, whereby national economic development is improved at the expense of forest cover</w:t>
      </w:r>
      <w:r w:rsidR="00166E26">
        <w:t xml:space="preserve"> </w:t>
      </w:r>
      <w:r w:rsidR="00166E26">
        <w:fldChar w:fldCharType="begin"/>
      </w:r>
      <w:r w:rsidR="00166E26">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166E26">
        <w:fldChar w:fldCharType="separate"/>
      </w:r>
      <w:r w:rsidR="00166E26" w:rsidRPr="00166E26">
        <w:rPr>
          <w:rFonts w:ascii="Calibri" w:hAnsi="Calibri" w:cs="Calibri"/>
        </w:rPr>
        <w:t>(Stern, 2004)</w:t>
      </w:r>
      <w:r w:rsidR="00166E26">
        <w:fldChar w:fldCharType="end"/>
      </w:r>
      <w:r w:rsidR="00222D11">
        <w:t xml:space="preserve">. </w:t>
      </w:r>
      <w:r w:rsidR="009520ED">
        <w:t>This theory is supported by evidence of increased forest loss within agro-industrial land concessions, highlighting these economic concessions as key drivers of deforestation</w:t>
      </w:r>
      <w:r w:rsidR="00F26049">
        <w:t xml:space="preserve"> </w:t>
      </w:r>
      <w:r w:rsidR="00F26049">
        <w:fldChar w:fldCharType="begin"/>
      </w:r>
      <w:r w:rsidR="00F26049">
        <w:instrText xml:space="preserve"> ADDIN ZOTERO_ITEM CSL_CITATION {"citationID":"cXQQCXZl","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26049">
        <w:fldChar w:fldCharType="separate"/>
      </w:r>
      <w:r w:rsidR="00F26049" w:rsidRPr="00F26049">
        <w:rPr>
          <w:rFonts w:ascii="Calibri" w:hAnsi="Calibri" w:cs="Calibri"/>
        </w:rPr>
        <w:t>(Davis et al., 2015)</w:t>
      </w:r>
      <w:r w:rsidR="00F26049">
        <w:fldChar w:fldCharType="end"/>
      </w:r>
      <w:r w:rsidR="009520ED">
        <w:t xml:space="preserve">.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166E26">
        <w:fldChar w:fldCharType="begin"/>
      </w:r>
      <w:r w:rsidR="00166E26">
        <w:instrText xml:space="preserve"> 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166E26">
        <w:fldChar w:fldCharType="separate"/>
      </w:r>
      <w:r w:rsidR="00166E26" w:rsidRPr="00166E26">
        <w:rPr>
          <w:rFonts w:ascii="Calibri" w:hAnsi="Calibri" w:cs="Calibri"/>
        </w:rPr>
        <w:t>(Nguyen et al., 2015)</w:t>
      </w:r>
      <w:r w:rsidR="00166E26">
        <w:fldChar w:fldCharType="end"/>
      </w:r>
      <w:r w:rsidR="009520ED">
        <w:t>, means that reducing forest loss and directing the country towards a forest transition is important</w:t>
      </w:r>
      <w:r w:rsidR="00166E26">
        <w:t xml:space="preserve"> </w:t>
      </w:r>
      <w:r w:rsidR="00166E26">
        <w:fldChar w:fldCharType="begin"/>
      </w:r>
      <w:r w:rsidR="00166E26">
        <w:instrText xml:space="preserve"> 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 </w:instrText>
      </w:r>
      <w:r w:rsidR="00166E26">
        <w:fldChar w:fldCharType="separate"/>
      </w:r>
      <w:r w:rsidR="00166E26" w:rsidRPr="00166E26">
        <w:rPr>
          <w:rFonts w:ascii="Calibri" w:hAnsi="Calibri" w:cs="Calibri"/>
        </w:rPr>
        <w:t>(Rudel et al., 2005)</w:t>
      </w:r>
      <w:r w:rsidR="00166E26">
        <w:fldChar w:fldCharType="end"/>
      </w:r>
      <w:r w:rsidR="009520ED">
        <w:t xml:space="preserve">. Therefore, understanding the relationships between macroeconomics, socioeconomics, and forest cover at different scales across the country will be </w:t>
      </w:r>
      <w:commentRangeStart w:id="15"/>
      <w:r w:rsidR="009520ED">
        <w:t xml:space="preserve">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Pr="00EB460B" w:rsidRDefault="008A3EB3">
      <w:pPr>
        <w:rPr>
          <w:b/>
          <w:bCs/>
          <w:i/>
          <w:iCs/>
        </w:rPr>
      </w:pPr>
      <w:commentRangeStart w:id="16"/>
      <w:r w:rsidRPr="00EB460B">
        <w:rPr>
          <w:b/>
          <w:bCs/>
          <w:i/>
          <w:iCs/>
        </w:rPr>
        <w:t>Purpose of the study</w:t>
      </w:r>
      <w:commentRangeEnd w:id="15"/>
      <w:r w:rsidR="00D27BF9">
        <w:rPr>
          <w:rStyle w:val="CommentReference"/>
        </w:rPr>
        <w:commentReference w:id="15"/>
      </w:r>
      <w:commentRangeEnd w:id="16"/>
      <w:r w:rsidR="007047F9">
        <w:rPr>
          <w:rStyle w:val="CommentReference"/>
        </w:rPr>
        <w:commentReference w:id="16"/>
      </w:r>
    </w:p>
    <w:p w14:paraId="43949418" w14:textId="77777777" w:rsidR="001E05DC" w:rsidRDefault="00E87A58">
      <w:pPr>
        <w:sectPr w:rsidR="001E05DC">
          <w:pgSz w:w="11906" w:h="16838"/>
          <w:pgMar w:top="1440" w:right="1440" w:bottom="1440" w:left="1440" w:header="708" w:footer="708" w:gutter="0"/>
          <w:cols w:space="708"/>
          <w:docGrid w:linePitch="360"/>
        </w:sectPr>
      </w:pPr>
      <w:r>
        <w:lastRenderedPageBreak/>
        <w:t xml:space="preserve">In this </w:t>
      </w:r>
      <w:proofErr w:type="gramStart"/>
      <w:r>
        <w:t>study</w:t>
      </w:r>
      <w:proofErr w:type="gramEnd"/>
      <w:r>
        <w:t xml:space="preserve"> </w:t>
      </w:r>
      <w:commentRangeStart w:id="17"/>
      <w:r>
        <w:t xml:space="preserve">we </w:t>
      </w:r>
      <w:commentRangeEnd w:id="17"/>
      <w:r w:rsidR="005B5122">
        <w:rPr>
          <w:rStyle w:val="CommentReference"/>
        </w:rPr>
        <w:commentReference w:id="17"/>
      </w:r>
      <w:r>
        <w:t xml:space="preserve">investigate the relationships between forest cover and loss, and macroeconomic and socioeconomic variables in Cambodia. </w:t>
      </w:r>
      <w:proofErr w:type="gramStart"/>
      <w:r>
        <w:t xml:space="preserve">Specifically, we: 1) model the relationships between three sets of macroeconomic predictors and forest loss at the national scale, 2) model the relationships between three sets of macroeconomic predictors and the creation of new </w:t>
      </w:r>
      <w:commentRangeStart w:id="18"/>
      <w:r>
        <w:t xml:space="preserve">ELCs </w:t>
      </w:r>
      <w:commentRangeEnd w:id="18"/>
      <w:r w:rsidR="008F3B30">
        <w:rPr>
          <w:rStyle w:val="CommentReference"/>
        </w:rPr>
        <w:commentReference w:id="18"/>
      </w:r>
      <w:r>
        <w:t xml:space="preserve">at the national scale, 3) model the relationships between forest cover and eight sets of socioeconomic predictors, at two different sub-national scales, and 4) conduct a cluster analysis to group provinces by socioeconomics in order to </w:t>
      </w:r>
      <w:r w:rsidR="008A3EB3">
        <w:t>further understand the socioeconomic typologies within the county, and their relationships to forest cover.</w:t>
      </w:r>
      <w:proofErr w:type="gramEnd"/>
      <w:r w:rsidR="008A3EB3">
        <w:t xml:space="preserve"> </w:t>
      </w:r>
    </w:p>
    <w:p w14:paraId="3A2AC87D" w14:textId="77777777" w:rsidR="001E05DC" w:rsidRPr="001E05DC" w:rsidRDefault="001E05DC" w:rsidP="001E05DC">
      <w:pPr>
        <w:rPr>
          <w:b/>
          <w:bCs/>
          <w:sz w:val="24"/>
          <w:szCs w:val="24"/>
        </w:rPr>
      </w:pPr>
      <w:r w:rsidRPr="001E05DC">
        <w:rPr>
          <w:b/>
          <w:bCs/>
          <w:sz w:val="24"/>
          <w:szCs w:val="24"/>
        </w:rPr>
        <w:lastRenderedPageBreak/>
        <w:t>Methods</w:t>
      </w:r>
    </w:p>
    <w:p w14:paraId="165A4652" w14:textId="77777777" w:rsidR="001E05DC" w:rsidRPr="001E05DC" w:rsidRDefault="001E05DC" w:rsidP="001E05DC">
      <w:pPr>
        <w:rPr>
          <w:b/>
          <w:bCs/>
          <w:i/>
          <w:iCs/>
        </w:rPr>
      </w:pPr>
      <w:r w:rsidRPr="001E05DC">
        <w:rPr>
          <w:b/>
          <w:bCs/>
          <w:i/>
          <w:iCs/>
        </w:rPr>
        <w:t>Study area</w:t>
      </w:r>
    </w:p>
    <w:p w14:paraId="20486247" w14:textId="77777777" w:rsidR="001E05DC" w:rsidRPr="001E05DC" w:rsidRDefault="001E05DC" w:rsidP="001E05DC">
      <w:r w:rsidRPr="001E05DC">
        <w:rPr>
          <w:noProof/>
          <w:lang w:eastAsia="en-GB"/>
        </w:rPr>
        <w:drawing>
          <wp:anchor distT="0" distB="0" distL="114300" distR="114300" simplePos="0" relativeHeight="251659264" behindDoc="1" locked="0" layoutInCell="1" allowOverlap="1" wp14:anchorId="518A96C1" wp14:editId="4CC65CE7">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05DC">
        <w:t xml:space="preserve">This </w:t>
      </w:r>
      <w:commentRangeStart w:id="19"/>
      <w:r w:rsidRPr="001E05DC">
        <w:t xml:space="preserve">study investigated </w:t>
      </w:r>
      <w:commentRangeEnd w:id="19"/>
      <w:r w:rsidR="007047F9">
        <w:rPr>
          <w:rStyle w:val="CommentReference"/>
        </w:rPr>
        <w:commentReference w:id="19"/>
      </w:r>
      <w:r w:rsidRPr="001E05DC">
        <w:t xml:space="preserve">macroeconomic and socioeconomic predictors of forest cover and loss in Cambodia at two different spatial resolutions over two </w:t>
      </w:r>
      <w:proofErr w:type="gramStart"/>
      <w:r w:rsidRPr="001E05DC">
        <w:t>time periods</w:t>
      </w:r>
      <w:proofErr w:type="gramEnd"/>
      <w:r w:rsidRPr="001E05DC">
        <w:t>. The macroeconomic analysis was at the national scale between 1993 – 2015, and the socioeconomic analysis was at the scale of a) the commune, and b) the province between 2007 – 2012. Cambodia is in mainland SEA and is bordered by Laos (NE), Thailand (NW), Vietnam (E), and the Gulf of Thailand (SW) (Figure 1).  The country has a surface area of 176,520 km</w:t>
      </w:r>
      <w:r w:rsidRPr="001E05DC">
        <w:rPr>
          <w:vertAlign w:val="superscript"/>
        </w:rPr>
        <w:t>2</w:t>
      </w:r>
      <w:r w:rsidRPr="001E05DC">
        <w:t xml:space="preserve"> (UNCTAD, 2020) and is located at latitudes 10-14° north of the equator and thus has a tropical monsoon climate (McSweeney et al. 2010).  </w:t>
      </w:r>
    </w:p>
    <w:p w14:paraId="13EEF0E6" w14:textId="77777777" w:rsidR="001E05DC" w:rsidRPr="001E05DC" w:rsidRDefault="001E05DC" w:rsidP="001E05DC"/>
    <w:p w14:paraId="509C5662" w14:textId="77777777" w:rsidR="001E05DC" w:rsidRPr="001E05DC" w:rsidRDefault="001E05DC" w:rsidP="001E05DC">
      <w:pPr>
        <w:rPr>
          <w:b/>
          <w:bCs/>
          <w:i/>
          <w:iCs/>
        </w:rPr>
      </w:pPr>
    </w:p>
    <w:p w14:paraId="18AADB99" w14:textId="77777777" w:rsidR="001E05DC" w:rsidRPr="001E05DC" w:rsidRDefault="001E05DC" w:rsidP="001E05DC">
      <w:pPr>
        <w:rPr>
          <w:b/>
          <w:bCs/>
          <w:i/>
          <w:iCs/>
        </w:rPr>
      </w:pPr>
    </w:p>
    <w:p w14:paraId="6DB748EE" w14:textId="77777777" w:rsidR="001E05DC" w:rsidRPr="001E05DC" w:rsidRDefault="001E05DC" w:rsidP="001E05DC">
      <w:pPr>
        <w:rPr>
          <w:b/>
          <w:bCs/>
          <w:i/>
          <w:iCs/>
        </w:rPr>
      </w:pPr>
    </w:p>
    <w:p w14:paraId="2B75D630" w14:textId="77777777" w:rsidR="001E05DC" w:rsidRPr="001E05DC" w:rsidRDefault="001E05DC" w:rsidP="001E05DC">
      <w:pPr>
        <w:rPr>
          <w:b/>
          <w:bCs/>
          <w:i/>
          <w:iCs/>
        </w:rPr>
      </w:pPr>
    </w:p>
    <w:p w14:paraId="62A6AF80" w14:textId="77777777" w:rsidR="001E05DC" w:rsidRPr="001E05DC" w:rsidRDefault="001E05DC" w:rsidP="001E05DC">
      <w:pPr>
        <w:rPr>
          <w:b/>
          <w:bCs/>
          <w:i/>
          <w:iCs/>
        </w:rPr>
      </w:pPr>
    </w:p>
    <w:p w14:paraId="2FA7A6F4" w14:textId="77777777" w:rsidR="001E05DC" w:rsidRPr="001E05DC" w:rsidRDefault="001E05DC" w:rsidP="001E05DC">
      <w:pPr>
        <w:rPr>
          <w:b/>
          <w:bCs/>
          <w:i/>
          <w:iCs/>
        </w:rPr>
      </w:pPr>
    </w:p>
    <w:p w14:paraId="4DBCB63B" w14:textId="77777777" w:rsidR="001E05DC" w:rsidRPr="001E05DC" w:rsidRDefault="001E05DC" w:rsidP="001E05DC">
      <w:pPr>
        <w:rPr>
          <w:b/>
          <w:bCs/>
          <w:i/>
          <w:iCs/>
        </w:rPr>
      </w:pPr>
    </w:p>
    <w:p w14:paraId="5BA7DC3C" w14:textId="77777777" w:rsidR="001E05DC" w:rsidRPr="001E05DC" w:rsidRDefault="001E05DC" w:rsidP="001E05DC">
      <w:pPr>
        <w:rPr>
          <w:b/>
          <w:bCs/>
          <w:i/>
          <w:iCs/>
        </w:rPr>
      </w:pPr>
    </w:p>
    <w:p w14:paraId="51B8CBBA" w14:textId="77777777" w:rsidR="001E05DC" w:rsidRPr="001E05DC" w:rsidRDefault="001E05DC" w:rsidP="001E05DC">
      <w:pPr>
        <w:rPr>
          <w:b/>
          <w:bCs/>
          <w:i/>
          <w:iCs/>
        </w:rPr>
      </w:pPr>
    </w:p>
    <w:p w14:paraId="396C87EC" w14:textId="77777777" w:rsidR="001E05DC" w:rsidRPr="001E05DC" w:rsidRDefault="001E05DC" w:rsidP="001E05DC">
      <w:pPr>
        <w:rPr>
          <w:b/>
          <w:bCs/>
          <w:i/>
          <w:iCs/>
        </w:rPr>
      </w:pPr>
    </w:p>
    <w:p w14:paraId="13A72B0D" w14:textId="77777777" w:rsidR="001E05DC" w:rsidRPr="001E05DC" w:rsidRDefault="001E05DC" w:rsidP="001E05DC">
      <w:pPr>
        <w:rPr>
          <w:b/>
          <w:bCs/>
          <w:i/>
          <w:iCs/>
        </w:rPr>
      </w:pPr>
    </w:p>
    <w:p w14:paraId="0F2B3BB0" w14:textId="77777777" w:rsidR="001E05DC" w:rsidRPr="001E05DC" w:rsidRDefault="001E05DC" w:rsidP="001E05DC">
      <w:pPr>
        <w:rPr>
          <w:b/>
          <w:bCs/>
          <w:i/>
          <w:iCs/>
        </w:rPr>
      </w:pPr>
    </w:p>
    <w:p w14:paraId="089D77A1" w14:textId="77777777" w:rsidR="001E05DC" w:rsidRPr="001E05DC" w:rsidRDefault="001E05DC" w:rsidP="001E05DC">
      <w:pPr>
        <w:rPr>
          <w:b/>
          <w:bCs/>
        </w:rPr>
      </w:pPr>
    </w:p>
    <w:p w14:paraId="1C0300CE" w14:textId="77777777" w:rsidR="001E05DC" w:rsidRPr="001E05DC" w:rsidRDefault="001E05DC" w:rsidP="001E05DC">
      <w:pPr>
        <w:rPr>
          <w:b/>
          <w:bCs/>
          <w:i/>
          <w:iCs/>
        </w:rPr>
      </w:pPr>
      <w:r w:rsidRPr="001E05DC">
        <w:rPr>
          <w:b/>
          <w:bCs/>
        </w:rPr>
        <w:lastRenderedPageBreak/>
        <w:t xml:space="preserve">Figure 1. Map of Southeast Asia with Cambodia highlighted in red. </w:t>
      </w:r>
    </w:p>
    <w:p w14:paraId="3A42A3D8" w14:textId="77777777" w:rsidR="001E05DC" w:rsidRPr="001E05DC" w:rsidRDefault="001E05DC" w:rsidP="001E05DC">
      <w:pPr>
        <w:rPr>
          <w:b/>
          <w:bCs/>
          <w:i/>
          <w:iCs/>
        </w:rPr>
      </w:pPr>
    </w:p>
    <w:p w14:paraId="29947A79" w14:textId="77777777" w:rsidR="001E05DC" w:rsidRPr="001E05DC" w:rsidRDefault="001E05DC" w:rsidP="001E05DC">
      <w:pPr>
        <w:rPr>
          <w:b/>
          <w:bCs/>
          <w:i/>
          <w:iCs/>
        </w:rPr>
      </w:pPr>
      <w:commentRangeStart w:id="20"/>
      <w:r w:rsidRPr="001E05DC">
        <w:rPr>
          <w:b/>
          <w:bCs/>
          <w:i/>
          <w:iCs/>
        </w:rPr>
        <w:t>Variable selection</w:t>
      </w:r>
      <w:commentRangeEnd w:id="20"/>
      <w:r w:rsidR="007047F9">
        <w:rPr>
          <w:rStyle w:val="CommentReference"/>
        </w:rPr>
        <w:commentReference w:id="20"/>
      </w:r>
    </w:p>
    <w:p w14:paraId="402B481A" w14:textId="77777777" w:rsidR="001E05DC" w:rsidRPr="001E05DC" w:rsidRDefault="001E05DC" w:rsidP="001E05DC">
      <w:r w:rsidRPr="001E05DC">
        <w:t xml:space="preserve">The response variables for the macroeconomic analysis were 1) change in forest cover (forest loss) from time </w:t>
      </w:r>
      <w:r w:rsidRPr="001E05DC">
        <w:rPr>
          <w:i/>
          <w:iCs/>
        </w:rPr>
        <w:t>t</w:t>
      </w:r>
      <w:r w:rsidRPr="001E05DC">
        <w:t xml:space="preserve"> to time </w:t>
      </w:r>
      <w:r w:rsidRPr="001E05DC">
        <w:rPr>
          <w:i/>
          <w:iCs/>
        </w:rPr>
        <w:t>t</w:t>
      </w:r>
      <w:r w:rsidRPr="001E05DC">
        <w:rPr>
          <w:i/>
          <w:iCs/>
          <w:vertAlign w:val="subscript"/>
        </w:rPr>
        <w:t>+1</w:t>
      </w:r>
      <w:r w:rsidRPr="001E05DC">
        <w:t xml:space="preserve"> and 2) the number of new economic land concession (ELC) allocations in year </w:t>
      </w:r>
      <w:r w:rsidRPr="001E05DC">
        <w:rPr>
          <w:i/>
          <w:iCs/>
        </w:rPr>
        <w:t>t</w:t>
      </w:r>
      <w:r w:rsidRPr="001E05DC">
        <w:t xml:space="preserve">. The response variable for the socioeconomic analysis was forest cover area. Both forest cover response variables were produced from the same data source (see “Data sources” below). Macroeconomic, socioeconomic, and control variables for both sets of analysis were selected based on a combination of previous studies, data availability, and the authors’ knowledge of Cambodia. </w:t>
      </w:r>
    </w:p>
    <w:p w14:paraId="5779E69C" w14:textId="5A02EAE9" w:rsidR="001E05DC" w:rsidRPr="001E05DC" w:rsidRDefault="001E05DC" w:rsidP="001E05DC">
      <w:r w:rsidRPr="001E05DC">
        <w:t xml:space="preserve">Macroeconomic variables were selected to create three sets of predictors, each targeting a different driver: economic development (n=8), commodity prices (external market forces, n=8), and producer prices (internal market forces, n=5) </w:t>
      </w:r>
      <w:r w:rsidRPr="001E05DC">
        <w:fldChar w:fldCharType="begin"/>
      </w:r>
      <w:r w:rsidRPr="001E05DC">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Table S1, Nelson et al. 2006; Ewers 2006; Gong et al. 2013; Kuang et al. 2016; Fan &amp; Ding 2016; Bonilla-Bedoya et al. 2018)</w:t>
      </w:r>
      <w:r w:rsidRPr="001E05DC">
        <w:fldChar w:fldCharType="end"/>
      </w:r>
      <w:r w:rsidRPr="001E05DC">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1E05DC">
        <w:fldChar w:fldCharType="begin"/>
      </w:r>
      <w:r w:rsidR="00634903">
        <w:instrText xml:space="preserve"> ADDIN ZOTERO_ITEM CSL_CITATION {"citationID":"7L9iv0wG","properties":{"formattedCitation":"(Lambin and Meyfroidt, 2010; Rudel et al., 2005)","plainCitation":"(Lambin and Meyfroidt, 2010; 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1E05DC">
        <w:fldChar w:fldCharType="separate"/>
      </w:r>
      <w:r w:rsidR="00634903" w:rsidRPr="00634903">
        <w:rPr>
          <w:rFonts w:ascii="Calibri" w:hAnsi="Calibri" w:cs="Calibri"/>
        </w:rPr>
        <w:t>(Lambin and Meyfroidt, 2010; Rudel et al., 2005)</w:t>
      </w:r>
      <w:r w:rsidRPr="001E05DC">
        <w:fldChar w:fldCharType="end"/>
      </w:r>
      <w:r w:rsidRPr="001E05DC">
        <w:t xml:space="preserve">. After pre-analysis checks for errors and correlation, the resulting variable set contained 20 variables (Table 1).    </w:t>
      </w:r>
    </w:p>
    <w:p w14:paraId="7A90CE5A" w14:textId="61EE10BC" w:rsidR="001E05DC" w:rsidRPr="001E05DC" w:rsidRDefault="001E05DC" w:rsidP="001E05DC">
      <w:r w:rsidRPr="001E05DC">
        <w:t xml:space="preserve">Socioeconomic variables were selected to create 8 variable sets reflecting different aspects of socioeconomic status and development, each of which was hypothesised to be either a driver or predictor of forest cover </w:t>
      </w:r>
      <w:r w:rsidRPr="001E05DC">
        <w:fldChar w:fldCharType="begin"/>
      </w:r>
      <w:r w:rsidRPr="001E05DC">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 xml:space="preserve">(Table S3, Luck et al. 2009; Ty et al. 2012; Kristensen et al. 2016; </w:t>
      </w:r>
      <w:r w:rsidRPr="001E05DC">
        <w:lastRenderedPageBreak/>
        <w:t>Bonilla-Bedoya et al. 2018)</w:t>
      </w:r>
      <w:r w:rsidRPr="001E05DC">
        <w:fldChar w:fldCharType="end"/>
      </w:r>
      <w:r w:rsidRPr="001E05DC">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1E05DC">
        <w:fldChar w:fldCharType="begin"/>
      </w:r>
      <w:r w:rsidR="00634903">
        <w:instrText xml:space="preserve"> 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Pr="001E05DC">
        <w:fldChar w:fldCharType="separate"/>
      </w:r>
      <w:r w:rsidR="00634903" w:rsidRPr="00634903">
        <w:rPr>
          <w:rFonts w:ascii="Calibri" w:hAnsi="Calibri" w:cs="Calibri"/>
        </w:rPr>
        <w:t>(Abdullah and Nakagoshi, 2007; Davis et al., 2015)</w:t>
      </w:r>
      <w:r w:rsidRPr="001E05DC">
        <w:fldChar w:fldCharType="end"/>
      </w:r>
      <w:r w:rsidRPr="001E05DC">
        <w:t xml:space="preserve">, protected areas </w:t>
      </w:r>
      <w:r w:rsidRPr="001E05DC">
        <w:fldChar w:fldCharType="begin"/>
      </w:r>
      <w:r w:rsidR="00634903">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00634903" w:rsidRPr="00634903">
        <w:rPr>
          <w:rFonts w:ascii="Calibri" w:hAnsi="Calibri" w:cs="Calibri"/>
        </w:rPr>
        <w:t>(Bonilla-Bedoya et al., 2018)</w:t>
      </w:r>
      <w:r w:rsidRPr="001E05DC">
        <w:fldChar w:fldCharType="end"/>
      </w:r>
      <w:r w:rsidRPr="001E05DC">
        <w:t xml:space="preserve">, elevation </w:t>
      </w:r>
      <w:r w:rsidRPr="001E05DC">
        <w:fldChar w:fldCharType="begin"/>
      </w:r>
      <w:r w:rsidR="00634903">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nd distance to human infrastructure </w:t>
      </w:r>
      <w:r w:rsidRPr="001E05DC">
        <w:fldChar w:fldCharType="begin"/>
      </w:r>
      <w:r w:rsidR="00634903">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 habitat control variable was excluded because the response variable (forest cover) was extracted from a land cover layer and represented a specific type of habitat, resulting in non-independence between the response and habitat.    </w:t>
      </w:r>
    </w:p>
    <w:p w14:paraId="2049512D" w14:textId="77777777" w:rsidR="001E05DC" w:rsidRPr="001E05DC" w:rsidRDefault="001E05DC" w:rsidP="001E05DC">
      <w:pPr>
        <w:rPr>
          <w:b/>
          <w:bCs/>
          <w:i/>
          <w:iCs/>
        </w:rPr>
      </w:pPr>
      <w:r w:rsidRPr="001E05DC">
        <w:rPr>
          <w:b/>
          <w:bCs/>
          <w:i/>
          <w:iCs/>
        </w:rPr>
        <w:t>Data sources</w:t>
      </w:r>
    </w:p>
    <w:p w14:paraId="37BBF634" w14:textId="77777777" w:rsidR="001E05DC" w:rsidRPr="001E05DC" w:rsidRDefault="001E05DC" w:rsidP="001E05DC">
      <w:r w:rsidRPr="001E05DC">
        <w:t>National macroeconomic variables were acquired from publicly available sources (Table 1) for the period 1993 – 2015. Fine-scale socioeconomic variables were extracted from the Cambodian Commune Database for the years 2007 – 2012 (Table 2) which are available from Open Development Cambodia (</w:t>
      </w:r>
      <w:hyperlink r:id="rId8" w:history="1">
        <w:r w:rsidRPr="001E05DC">
          <w:rPr>
            <w:rStyle w:val="Hyperlink"/>
          </w:rPr>
          <w:t>www.opendevelopmentcambodia.net</w:t>
        </w:r>
      </w:hyperlink>
      <w:r w:rsidRPr="001E05DC">
        <w:t xml:space="preserve">). Data on economic land concessions, protected areas, and elevation (digital elevation model), and shapefiles for the country, provinces, and </w:t>
      </w:r>
      <w:commentRangeStart w:id="21"/>
      <w:r w:rsidRPr="001E05DC">
        <w:t xml:space="preserve">communes </w:t>
      </w:r>
      <w:commentRangeEnd w:id="21"/>
      <w:r w:rsidR="00460683">
        <w:rPr>
          <w:rStyle w:val="CommentReference"/>
        </w:rPr>
        <w:commentReference w:id="21"/>
      </w:r>
      <w:r w:rsidRPr="001E05DC">
        <w:t>were provided by the Wildlife Conservation Society. Forest cover layers were taken from the publicly available European Space Agency Climate Change Initiative (ESACCI) satellite data for the years 1993 – 2015.</w:t>
      </w:r>
    </w:p>
    <w:p w14:paraId="40E0EDFA" w14:textId="77777777" w:rsidR="001E05DC" w:rsidRPr="001E05DC" w:rsidRDefault="001E05DC" w:rsidP="001E05DC">
      <w:pPr>
        <w:sectPr w:rsidR="001E05DC" w:rsidRPr="001E05DC">
          <w:pgSz w:w="11906" w:h="16838"/>
          <w:pgMar w:top="1440" w:right="1440" w:bottom="1440" w:left="1440" w:header="708" w:footer="708" w:gutter="0"/>
          <w:cols w:space="708"/>
          <w:docGrid w:linePitch="360"/>
        </w:sectPr>
      </w:pPr>
    </w:p>
    <w:p w14:paraId="1016556F" w14:textId="77777777" w:rsidR="001E05DC" w:rsidRPr="001E05DC" w:rsidRDefault="001E05DC" w:rsidP="001E05DC">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1E05DC" w:rsidRPr="001E05DC" w14:paraId="34C7000C" w14:textId="77777777" w:rsidTr="005244E7">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43D82CFC" w14:textId="77777777" w:rsidR="001E05DC" w:rsidRPr="001E05DC" w:rsidRDefault="001E05DC" w:rsidP="001E05DC">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7429916" w14:textId="77777777" w:rsidR="001E05DC" w:rsidRPr="001E05DC" w:rsidRDefault="001E05DC" w:rsidP="001E05DC">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30F7BD28" w14:textId="77777777" w:rsidR="001E05DC" w:rsidRPr="001E05DC" w:rsidRDefault="001E05DC" w:rsidP="001E05DC">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2B206B0B" w14:textId="77777777" w:rsidR="001E05DC" w:rsidRPr="001E05DC" w:rsidRDefault="001E05DC" w:rsidP="001E05DC">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15B751BA" w14:textId="77777777" w:rsidR="001E05DC" w:rsidRPr="001E05DC" w:rsidRDefault="001E05DC" w:rsidP="001E05DC">
            <w:pPr>
              <w:rPr>
                <w:b/>
                <w:bCs/>
              </w:rPr>
            </w:pPr>
            <w:r w:rsidRPr="001E05DC">
              <w:rPr>
                <w:b/>
                <w:bCs/>
              </w:rPr>
              <w:t>Details</w:t>
            </w:r>
          </w:p>
        </w:tc>
      </w:tr>
      <w:tr w:rsidR="001E05DC" w:rsidRPr="001E05DC" w14:paraId="198AA95E" w14:textId="77777777" w:rsidTr="005244E7">
        <w:trPr>
          <w:trHeight w:val="288"/>
        </w:trPr>
        <w:tc>
          <w:tcPr>
            <w:tcW w:w="3440" w:type="dxa"/>
            <w:tcBorders>
              <w:top w:val="single" w:sz="12" w:space="0" w:color="auto"/>
              <w:left w:val="nil"/>
              <w:bottom w:val="nil"/>
              <w:right w:val="nil"/>
            </w:tcBorders>
            <w:shd w:val="clear" w:color="auto" w:fill="auto"/>
            <w:noWrap/>
            <w:hideMark/>
          </w:tcPr>
          <w:p w14:paraId="51599E08" w14:textId="77777777" w:rsidR="001E05DC" w:rsidRPr="001E05DC" w:rsidRDefault="001E05DC" w:rsidP="001E05DC">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610724B" w14:textId="77777777" w:rsidR="001E05DC" w:rsidRPr="001E05DC" w:rsidRDefault="001E05DC" w:rsidP="001E05DC">
            <w:pPr>
              <w:rPr>
                <w:i/>
                <w:iCs/>
              </w:rPr>
            </w:pPr>
          </w:p>
        </w:tc>
        <w:tc>
          <w:tcPr>
            <w:tcW w:w="1196" w:type="dxa"/>
            <w:tcBorders>
              <w:top w:val="single" w:sz="12" w:space="0" w:color="auto"/>
              <w:left w:val="nil"/>
              <w:bottom w:val="nil"/>
              <w:right w:val="nil"/>
            </w:tcBorders>
            <w:shd w:val="clear" w:color="auto" w:fill="auto"/>
            <w:noWrap/>
            <w:hideMark/>
          </w:tcPr>
          <w:p w14:paraId="6FFD9BD5" w14:textId="77777777" w:rsidR="001E05DC" w:rsidRPr="001E05DC" w:rsidRDefault="001E05DC" w:rsidP="001E05DC"/>
        </w:tc>
        <w:tc>
          <w:tcPr>
            <w:tcW w:w="1477" w:type="dxa"/>
            <w:tcBorders>
              <w:top w:val="single" w:sz="12" w:space="0" w:color="auto"/>
              <w:left w:val="nil"/>
              <w:bottom w:val="nil"/>
              <w:right w:val="nil"/>
            </w:tcBorders>
            <w:shd w:val="clear" w:color="auto" w:fill="auto"/>
            <w:noWrap/>
            <w:hideMark/>
          </w:tcPr>
          <w:p w14:paraId="6F502C7E" w14:textId="77777777" w:rsidR="001E05DC" w:rsidRPr="001E05DC" w:rsidRDefault="001E05DC" w:rsidP="001E05DC"/>
        </w:tc>
        <w:tc>
          <w:tcPr>
            <w:tcW w:w="6323" w:type="dxa"/>
            <w:tcBorders>
              <w:top w:val="single" w:sz="12" w:space="0" w:color="auto"/>
              <w:left w:val="nil"/>
              <w:bottom w:val="nil"/>
              <w:right w:val="nil"/>
            </w:tcBorders>
            <w:shd w:val="clear" w:color="auto" w:fill="auto"/>
            <w:noWrap/>
            <w:hideMark/>
          </w:tcPr>
          <w:p w14:paraId="71C7D030" w14:textId="77777777" w:rsidR="001E05DC" w:rsidRPr="001E05DC" w:rsidRDefault="001E05DC" w:rsidP="001E05DC"/>
        </w:tc>
      </w:tr>
      <w:tr w:rsidR="001E05DC" w:rsidRPr="001E05DC" w14:paraId="28EB4C6C" w14:textId="77777777" w:rsidTr="005244E7">
        <w:trPr>
          <w:trHeight w:val="288"/>
        </w:trPr>
        <w:tc>
          <w:tcPr>
            <w:tcW w:w="3440" w:type="dxa"/>
            <w:tcBorders>
              <w:top w:val="nil"/>
              <w:left w:val="nil"/>
              <w:bottom w:val="nil"/>
              <w:right w:val="nil"/>
            </w:tcBorders>
            <w:shd w:val="clear" w:color="auto" w:fill="auto"/>
            <w:noWrap/>
            <w:hideMark/>
          </w:tcPr>
          <w:p w14:paraId="77902C39" w14:textId="77777777" w:rsidR="001E05DC" w:rsidRPr="001E05DC" w:rsidRDefault="001E05DC" w:rsidP="001E05DC">
            <w:r w:rsidRPr="001E05DC">
              <w:t xml:space="preserve">GDP per capita </w:t>
            </w:r>
          </w:p>
        </w:tc>
        <w:tc>
          <w:tcPr>
            <w:tcW w:w="1400" w:type="dxa"/>
            <w:tcBorders>
              <w:top w:val="nil"/>
              <w:left w:val="nil"/>
              <w:bottom w:val="nil"/>
              <w:right w:val="nil"/>
            </w:tcBorders>
            <w:shd w:val="clear" w:color="auto" w:fill="auto"/>
            <w:noWrap/>
            <w:hideMark/>
          </w:tcPr>
          <w:p w14:paraId="70FD85EF" w14:textId="77777777" w:rsidR="001E05DC" w:rsidRPr="001E05DC" w:rsidRDefault="001E05DC" w:rsidP="001E05DC">
            <w:r w:rsidRPr="001E05DC">
              <w:t>Billions USD</w:t>
            </w:r>
          </w:p>
        </w:tc>
        <w:tc>
          <w:tcPr>
            <w:tcW w:w="1196" w:type="dxa"/>
            <w:tcBorders>
              <w:top w:val="nil"/>
              <w:left w:val="nil"/>
              <w:bottom w:val="nil"/>
              <w:right w:val="nil"/>
            </w:tcBorders>
            <w:shd w:val="clear" w:color="auto" w:fill="auto"/>
            <w:noWrap/>
            <w:hideMark/>
          </w:tcPr>
          <w:p w14:paraId="49080C2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4C6DE0D"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hideMark/>
          </w:tcPr>
          <w:p w14:paraId="6C41872A" w14:textId="77777777" w:rsidR="001E05DC" w:rsidRPr="001E05DC" w:rsidRDefault="001E05DC" w:rsidP="001E05DC">
            <w:r w:rsidRPr="001E05DC">
              <w:t>Constant 2010 rates</w:t>
            </w:r>
          </w:p>
        </w:tc>
      </w:tr>
      <w:tr w:rsidR="001E05DC" w:rsidRPr="001E05DC" w14:paraId="2FEBC7B9" w14:textId="77777777" w:rsidTr="005244E7">
        <w:trPr>
          <w:trHeight w:val="288"/>
        </w:trPr>
        <w:tc>
          <w:tcPr>
            <w:tcW w:w="3440" w:type="dxa"/>
            <w:tcBorders>
              <w:top w:val="nil"/>
              <w:left w:val="nil"/>
              <w:bottom w:val="nil"/>
              <w:right w:val="nil"/>
            </w:tcBorders>
            <w:shd w:val="clear" w:color="auto" w:fill="auto"/>
            <w:noWrap/>
          </w:tcPr>
          <w:p w14:paraId="65DF8FF1" w14:textId="77777777" w:rsidR="001E05DC" w:rsidRPr="001E05DC" w:rsidRDefault="001E05DC" w:rsidP="001E05DC">
            <w:r w:rsidRPr="001E05DC">
              <w:t>GDP growth</w:t>
            </w:r>
          </w:p>
        </w:tc>
        <w:tc>
          <w:tcPr>
            <w:tcW w:w="1400" w:type="dxa"/>
            <w:tcBorders>
              <w:top w:val="nil"/>
              <w:left w:val="nil"/>
              <w:bottom w:val="nil"/>
              <w:right w:val="nil"/>
            </w:tcBorders>
            <w:shd w:val="clear" w:color="auto" w:fill="auto"/>
            <w:noWrap/>
          </w:tcPr>
          <w:p w14:paraId="4CA2000B" w14:textId="77777777" w:rsidR="001E05DC" w:rsidRPr="001E05DC" w:rsidRDefault="001E05DC" w:rsidP="001E05DC">
            <w:r w:rsidRPr="001E05DC">
              <w:t>%</w:t>
            </w:r>
          </w:p>
        </w:tc>
        <w:tc>
          <w:tcPr>
            <w:tcW w:w="1196" w:type="dxa"/>
            <w:tcBorders>
              <w:top w:val="nil"/>
              <w:left w:val="nil"/>
              <w:bottom w:val="nil"/>
              <w:right w:val="nil"/>
            </w:tcBorders>
            <w:shd w:val="clear" w:color="auto" w:fill="auto"/>
            <w:noWrap/>
          </w:tcPr>
          <w:p w14:paraId="7DE88A9F"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5D1AF3CA"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tcPr>
          <w:p w14:paraId="6E077A4D" w14:textId="77777777" w:rsidR="001E05DC" w:rsidRPr="001E05DC" w:rsidRDefault="001E05DC" w:rsidP="001E05DC">
            <w:r w:rsidRPr="001E05DC">
              <w:t>Annual percentage growth rate of GDP at market prices based on constant local currency</w:t>
            </w:r>
          </w:p>
        </w:tc>
      </w:tr>
      <w:tr w:rsidR="001E05DC" w:rsidRPr="001E05DC" w14:paraId="0BCCB45D" w14:textId="77777777" w:rsidTr="005244E7">
        <w:trPr>
          <w:trHeight w:val="288"/>
        </w:trPr>
        <w:tc>
          <w:tcPr>
            <w:tcW w:w="3440" w:type="dxa"/>
            <w:tcBorders>
              <w:top w:val="nil"/>
              <w:left w:val="nil"/>
              <w:bottom w:val="nil"/>
              <w:right w:val="nil"/>
            </w:tcBorders>
            <w:shd w:val="clear" w:color="auto" w:fill="auto"/>
            <w:noWrap/>
            <w:hideMark/>
          </w:tcPr>
          <w:p w14:paraId="0359BF7B" w14:textId="77777777" w:rsidR="001E05DC" w:rsidRPr="001E05DC" w:rsidRDefault="001E05DC" w:rsidP="001E05DC">
            <w:r w:rsidRPr="001E05DC">
              <w:t>Foreign Direct Investment</w:t>
            </w:r>
          </w:p>
        </w:tc>
        <w:tc>
          <w:tcPr>
            <w:tcW w:w="1400" w:type="dxa"/>
            <w:tcBorders>
              <w:top w:val="nil"/>
              <w:left w:val="nil"/>
              <w:bottom w:val="nil"/>
              <w:right w:val="nil"/>
            </w:tcBorders>
            <w:shd w:val="clear" w:color="auto" w:fill="auto"/>
            <w:noWrap/>
            <w:hideMark/>
          </w:tcPr>
          <w:p w14:paraId="251378C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DFCE7"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EAC1F1A" w14:textId="77777777" w:rsidR="001E05DC" w:rsidRPr="001E05DC" w:rsidRDefault="001E05DC" w:rsidP="001E05DC">
            <w:r w:rsidRPr="001E05DC">
              <w:t>UNCTAD</w:t>
            </w:r>
          </w:p>
        </w:tc>
        <w:tc>
          <w:tcPr>
            <w:tcW w:w="6323" w:type="dxa"/>
            <w:tcBorders>
              <w:top w:val="nil"/>
              <w:left w:val="nil"/>
              <w:bottom w:val="nil"/>
              <w:right w:val="nil"/>
            </w:tcBorders>
            <w:shd w:val="clear" w:color="auto" w:fill="auto"/>
            <w:noWrap/>
            <w:hideMark/>
          </w:tcPr>
          <w:p w14:paraId="5C322BF1" w14:textId="77777777" w:rsidR="001E05DC" w:rsidRPr="001E05DC" w:rsidRDefault="001E05DC" w:rsidP="001E05DC">
            <w:r w:rsidRPr="001E05DC">
              <w:t>Inward and outward flows and stock</w:t>
            </w:r>
          </w:p>
        </w:tc>
      </w:tr>
      <w:tr w:rsidR="001E05DC" w:rsidRPr="001E05DC" w14:paraId="2F5F35CC" w14:textId="77777777" w:rsidTr="005244E7">
        <w:trPr>
          <w:trHeight w:val="288"/>
        </w:trPr>
        <w:tc>
          <w:tcPr>
            <w:tcW w:w="3440" w:type="dxa"/>
            <w:tcBorders>
              <w:top w:val="nil"/>
              <w:left w:val="nil"/>
              <w:bottom w:val="nil"/>
              <w:right w:val="nil"/>
            </w:tcBorders>
            <w:shd w:val="clear" w:color="auto" w:fill="auto"/>
            <w:noWrap/>
            <w:hideMark/>
          </w:tcPr>
          <w:p w14:paraId="47301845" w14:textId="77777777" w:rsidR="001E05DC" w:rsidRPr="001E05DC" w:rsidRDefault="001E05DC" w:rsidP="001E05DC">
            <w:r w:rsidRPr="001E05DC">
              <w:t>Agricultural sector proportion of GDP</w:t>
            </w:r>
          </w:p>
        </w:tc>
        <w:tc>
          <w:tcPr>
            <w:tcW w:w="1400" w:type="dxa"/>
            <w:tcBorders>
              <w:top w:val="nil"/>
              <w:left w:val="nil"/>
              <w:bottom w:val="nil"/>
              <w:right w:val="nil"/>
            </w:tcBorders>
            <w:shd w:val="clear" w:color="auto" w:fill="auto"/>
            <w:noWrap/>
            <w:hideMark/>
          </w:tcPr>
          <w:p w14:paraId="1B1FE9A8" w14:textId="77777777" w:rsidR="001E05DC" w:rsidRPr="001E05DC" w:rsidRDefault="001E05DC" w:rsidP="001E05DC">
            <w:r w:rsidRPr="001E05DC">
              <w:t>%</w:t>
            </w:r>
          </w:p>
        </w:tc>
        <w:tc>
          <w:tcPr>
            <w:tcW w:w="1196" w:type="dxa"/>
            <w:tcBorders>
              <w:top w:val="nil"/>
              <w:left w:val="nil"/>
              <w:bottom w:val="nil"/>
              <w:right w:val="nil"/>
            </w:tcBorders>
            <w:shd w:val="clear" w:color="auto" w:fill="auto"/>
            <w:noWrap/>
            <w:hideMark/>
          </w:tcPr>
          <w:p w14:paraId="32539CA9"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CADD5F0" w14:textId="77777777" w:rsidR="001E05DC" w:rsidRPr="001E05DC" w:rsidRDefault="001E05DC" w:rsidP="001E05DC">
            <w:r w:rsidRPr="001E05DC">
              <w:t>CNIS</w:t>
            </w:r>
          </w:p>
        </w:tc>
        <w:tc>
          <w:tcPr>
            <w:tcW w:w="6323" w:type="dxa"/>
            <w:tcBorders>
              <w:top w:val="nil"/>
              <w:left w:val="nil"/>
              <w:bottom w:val="nil"/>
              <w:right w:val="nil"/>
            </w:tcBorders>
            <w:shd w:val="clear" w:color="auto" w:fill="auto"/>
            <w:noWrap/>
            <w:hideMark/>
          </w:tcPr>
          <w:p w14:paraId="43F52A29" w14:textId="77777777" w:rsidR="001E05DC" w:rsidRPr="001E05DC" w:rsidRDefault="001E05DC" w:rsidP="001E05DC">
            <w:r w:rsidRPr="001E05DC">
              <w:t>Proportion of national GDP</w:t>
            </w:r>
          </w:p>
        </w:tc>
      </w:tr>
      <w:tr w:rsidR="001E05DC" w:rsidRPr="001E05DC" w14:paraId="62251E17" w14:textId="77777777" w:rsidTr="005244E7">
        <w:trPr>
          <w:trHeight w:val="864"/>
        </w:trPr>
        <w:tc>
          <w:tcPr>
            <w:tcW w:w="3440" w:type="dxa"/>
            <w:tcBorders>
              <w:top w:val="nil"/>
              <w:left w:val="nil"/>
              <w:bottom w:val="nil"/>
              <w:right w:val="nil"/>
            </w:tcBorders>
            <w:shd w:val="clear" w:color="auto" w:fill="auto"/>
            <w:noWrap/>
            <w:hideMark/>
          </w:tcPr>
          <w:p w14:paraId="729F90D9" w14:textId="77777777" w:rsidR="001E05DC" w:rsidRPr="001E05DC" w:rsidRDefault="001E05DC" w:rsidP="001E05DC">
            <w:r w:rsidRPr="001E05DC">
              <w:t>Development flows to agriculture</w:t>
            </w:r>
          </w:p>
        </w:tc>
        <w:tc>
          <w:tcPr>
            <w:tcW w:w="1400" w:type="dxa"/>
            <w:tcBorders>
              <w:top w:val="nil"/>
              <w:left w:val="nil"/>
              <w:bottom w:val="nil"/>
              <w:right w:val="nil"/>
            </w:tcBorders>
            <w:shd w:val="clear" w:color="auto" w:fill="auto"/>
            <w:noWrap/>
            <w:hideMark/>
          </w:tcPr>
          <w:p w14:paraId="6E84C872"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AA1BD"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DEBD841"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BD4148D" w14:textId="77777777" w:rsidR="001E05DC" w:rsidRPr="001E05DC" w:rsidRDefault="001E05DC" w:rsidP="001E05DC">
            <w:r w:rsidRPr="001E05DC">
              <w:t>Donor development investment flows, other official flows, and private donor flows at constant 2016 prices to all agriculture and forestry sub-sectors</w:t>
            </w:r>
          </w:p>
        </w:tc>
      </w:tr>
      <w:tr w:rsidR="001E05DC" w:rsidRPr="001E05DC" w14:paraId="7C58ECD8" w14:textId="77777777" w:rsidTr="005244E7">
        <w:trPr>
          <w:trHeight w:val="670"/>
        </w:trPr>
        <w:tc>
          <w:tcPr>
            <w:tcW w:w="3440" w:type="dxa"/>
            <w:tcBorders>
              <w:top w:val="nil"/>
              <w:left w:val="nil"/>
              <w:bottom w:val="nil"/>
              <w:right w:val="nil"/>
            </w:tcBorders>
            <w:shd w:val="clear" w:color="auto" w:fill="auto"/>
            <w:noWrap/>
            <w:hideMark/>
          </w:tcPr>
          <w:p w14:paraId="45005363" w14:textId="77777777" w:rsidR="001E05DC" w:rsidRPr="001E05DC" w:rsidRDefault="001E05DC" w:rsidP="001E05DC">
            <w:r w:rsidRPr="001E05DC">
              <w:t>Development flows to environment</w:t>
            </w:r>
          </w:p>
        </w:tc>
        <w:tc>
          <w:tcPr>
            <w:tcW w:w="1400" w:type="dxa"/>
            <w:tcBorders>
              <w:top w:val="nil"/>
              <w:left w:val="nil"/>
              <w:bottom w:val="nil"/>
              <w:right w:val="nil"/>
            </w:tcBorders>
            <w:shd w:val="clear" w:color="auto" w:fill="auto"/>
            <w:noWrap/>
            <w:hideMark/>
          </w:tcPr>
          <w:p w14:paraId="388BE08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69321DB1"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2AA1067"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114417FD" w14:textId="77777777" w:rsidR="001E05DC" w:rsidRPr="001E05DC" w:rsidRDefault="001E05DC" w:rsidP="001E05DC">
            <w:r w:rsidRPr="001E05DC">
              <w:t>Donor development investment flows, other official flows, and private donor flows at constant 2016 prices to general environment protection</w:t>
            </w:r>
          </w:p>
        </w:tc>
      </w:tr>
      <w:tr w:rsidR="001E05DC" w:rsidRPr="001E05DC" w14:paraId="02937269" w14:textId="77777777" w:rsidTr="005244E7">
        <w:trPr>
          <w:trHeight w:val="288"/>
        </w:trPr>
        <w:tc>
          <w:tcPr>
            <w:tcW w:w="3440" w:type="dxa"/>
            <w:tcBorders>
              <w:top w:val="single" w:sz="8" w:space="0" w:color="auto"/>
              <w:left w:val="nil"/>
              <w:bottom w:val="nil"/>
              <w:right w:val="nil"/>
            </w:tcBorders>
            <w:shd w:val="clear" w:color="auto" w:fill="auto"/>
            <w:noWrap/>
            <w:hideMark/>
          </w:tcPr>
          <w:p w14:paraId="7A83138D" w14:textId="77777777" w:rsidR="001E05DC" w:rsidRPr="001E05DC" w:rsidRDefault="001E05DC" w:rsidP="001E05DC">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1191F672"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27A82E62"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7A083D90"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292EC6F5" w14:textId="77777777" w:rsidR="001E05DC" w:rsidRPr="001E05DC" w:rsidRDefault="001E05DC" w:rsidP="001E05DC"/>
        </w:tc>
      </w:tr>
      <w:tr w:rsidR="001E05DC" w:rsidRPr="001E05DC" w14:paraId="6E917FF2" w14:textId="77777777" w:rsidTr="005244E7">
        <w:trPr>
          <w:trHeight w:val="576"/>
        </w:trPr>
        <w:tc>
          <w:tcPr>
            <w:tcW w:w="3440" w:type="dxa"/>
            <w:tcBorders>
              <w:top w:val="nil"/>
              <w:left w:val="nil"/>
              <w:bottom w:val="nil"/>
              <w:right w:val="nil"/>
            </w:tcBorders>
            <w:shd w:val="clear" w:color="auto" w:fill="auto"/>
            <w:noWrap/>
            <w:hideMark/>
          </w:tcPr>
          <w:p w14:paraId="6D98CB9B" w14:textId="77777777" w:rsidR="001E05DC" w:rsidRPr="001E05DC" w:rsidRDefault="001E05DC" w:rsidP="001E05DC">
            <w:r w:rsidRPr="001E05DC">
              <w:t xml:space="preserve">Crop Production </w:t>
            </w:r>
          </w:p>
        </w:tc>
        <w:tc>
          <w:tcPr>
            <w:tcW w:w="1400" w:type="dxa"/>
            <w:tcBorders>
              <w:top w:val="nil"/>
              <w:left w:val="nil"/>
              <w:bottom w:val="nil"/>
              <w:right w:val="nil"/>
            </w:tcBorders>
            <w:shd w:val="clear" w:color="auto" w:fill="auto"/>
            <w:noWrap/>
            <w:hideMark/>
          </w:tcPr>
          <w:p w14:paraId="19C7F29F"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26B38B2A"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0EE9616"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009CEF" w14:textId="77777777" w:rsidR="001E05DC" w:rsidRPr="001E05DC" w:rsidRDefault="001E05DC" w:rsidP="001E05DC">
            <w:r w:rsidRPr="001E05DC">
              <w:t>Relative level of the aggregate volume of agricultural production for each year in comparison with the base period 2004-2006</w:t>
            </w:r>
          </w:p>
        </w:tc>
      </w:tr>
      <w:tr w:rsidR="001E05DC" w:rsidRPr="001E05DC" w14:paraId="0DD79123" w14:textId="77777777" w:rsidTr="005244E7">
        <w:trPr>
          <w:trHeight w:val="576"/>
        </w:trPr>
        <w:tc>
          <w:tcPr>
            <w:tcW w:w="3440" w:type="dxa"/>
            <w:tcBorders>
              <w:top w:val="nil"/>
              <w:left w:val="nil"/>
              <w:bottom w:val="nil"/>
              <w:right w:val="nil"/>
            </w:tcBorders>
            <w:shd w:val="clear" w:color="auto" w:fill="auto"/>
            <w:noWrap/>
            <w:hideMark/>
          </w:tcPr>
          <w:p w14:paraId="5EE66252" w14:textId="77777777" w:rsidR="001E05DC" w:rsidRPr="001E05DC" w:rsidRDefault="001E05DC" w:rsidP="001E05DC">
            <w:r w:rsidRPr="001E05DC">
              <w:t xml:space="preserve">Non-food agricultural production </w:t>
            </w:r>
          </w:p>
        </w:tc>
        <w:tc>
          <w:tcPr>
            <w:tcW w:w="1400" w:type="dxa"/>
            <w:tcBorders>
              <w:top w:val="nil"/>
              <w:left w:val="nil"/>
              <w:bottom w:val="nil"/>
              <w:right w:val="nil"/>
            </w:tcBorders>
            <w:shd w:val="clear" w:color="auto" w:fill="auto"/>
            <w:noWrap/>
            <w:hideMark/>
          </w:tcPr>
          <w:p w14:paraId="4756C3EC"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66A7104B"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32290C1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BC208C6" w14:textId="77777777" w:rsidR="001E05DC" w:rsidRPr="001E05DC" w:rsidRDefault="001E05DC" w:rsidP="001E05DC">
            <w:r w:rsidRPr="001E05DC">
              <w:t>Relative level of the aggregate volume of non-food agricultural production for each year in comparison with the base period 2004-2006</w:t>
            </w:r>
          </w:p>
        </w:tc>
      </w:tr>
      <w:tr w:rsidR="001E05DC" w:rsidRPr="001E05DC" w14:paraId="490E5C4B" w14:textId="77777777" w:rsidTr="005244E7">
        <w:trPr>
          <w:trHeight w:val="942"/>
        </w:trPr>
        <w:tc>
          <w:tcPr>
            <w:tcW w:w="3440" w:type="dxa"/>
            <w:tcBorders>
              <w:top w:val="nil"/>
              <w:left w:val="nil"/>
              <w:bottom w:val="nil"/>
              <w:right w:val="nil"/>
            </w:tcBorders>
            <w:shd w:val="clear" w:color="auto" w:fill="auto"/>
            <w:noWrap/>
            <w:hideMark/>
          </w:tcPr>
          <w:p w14:paraId="21E7B346" w14:textId="77777777" w:rsidR="001E05DC" w:rsidRPr="001E05DC" w:rsidRDefault="001E05DC" w:rsidP="001E05DC">
            <w:r w:rsidRPr="001E05DC">
              <w:t>Forestry production</w:t>
            </w:r>
          </w:p>
        </w:tc>
        <w:tc>
          <w:tcPr>
            <w:tcW w:w="1400" w:type="dxa"/>
            <w:tcBorders>
              <w:top w:val="nil"/>
              <w:left w:val="nil"/>
              <w:bottom w:val="nil"/>
              <w:right w:val="nil"/>
            </w:tcBorders>
            <w:shd w:val="clear" w:color="auto" w:fill="auto"/>
            <w:noWrap/>
            <w:hideMark/>
          </w:tcPr>
          <w:p w14:paraId="50D549D0" w14:textId="77777777" w:rsidR="001E05DC" w:rsidRPr="001E05DC" w:rsidRDefault="001E05DC" w:rsidP="001E05DC">
            <w:r w:rsidRPr="001E05DC">
              <w:t>m3</w:t>
            </w:r>
          </w:p>
        </w:tc>
        <w:tc>
          <w:tcPr>
            <w:tcW w:w="1196" w:type="dxa"/>
            <w:tcBorders>
              <w:top w:val="nil"/>
              <w:left w:val="nil"/>
              <w:bottom w:val="nil"/>
              <w:right w:val="nil"/>
            </w:tcBorders>
            <w:shd w:val="clear" w:color="auto" w:fill="auto"/>
            <w:noWrap/>
            <w:hideMark/>
          </w:tcPr>
          <w:p w14:paraId="217D920C"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5895E5"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67B7399" w14:textId="77777777" w:rsidR="001E05DC" w:rsidRPr="001E05DC" w:rsidRDefault="001E05DC" w:rsidP="001E05DC">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1E05DC" w:rsidRPr="001E05DC" w14:paraId="0ADE4948" w14:textId="77777777" w:rsidTr="005244E7">
        <w:trPr>
          <w:trHeight w:val="288"/>
        </w:trPr>
        <w:tc>
          <w:tcPr>
            <w:tcW w:w="3440" w:type="dxa"/>
            <w:tcBorders>
              <w:top w:val="nil"/>
              <w:left w:val="nil"/>
              <w:bottom w:val="nil"/>
              <w:right w:val="nil"/>
            </w:tcBorders>
            <w:shd w:val="clear" w:color="auto" w:fill="auto"/>
            <w:noWrap/>
            <w:hideMark/>
          </w:tcPr>
          <w:p w14:paraId="46F78D6D" w14:textId="77777777" w:rsidR="001E05DC" w:rsidRPr="001E05DC" w:rsidRDefault="001E05DC" w:rsidP="001E05DC">
            <w:r w:rsidRPr="001E05DC">
              <w:t>Price of rice</w:t>
            </w:r>
          </w:p>
        </w:tc>
        <w:tc>
          <w:tcPr>
            <w:tcW w:w="1400" w:type="dxa"/>
            <w:tcBorders>
              <w:top w:val="nil"/>
              <w:left w:val="nil"/>
              <w:bottom w:val="nil"/>
              <w:right w:val="nil"/>
            </w:tcBorders>
            <w:shd w:val="clear" w:color="auto" w:fill="auto"/>
            <w:noWrap/>
            <w:hideMark/>
          </w:tcPr>
          <w:p w14:paraId="21F962D2"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7750CC0E"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71B13702"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369846BB" w14:textId="77777777" w:rsidR="001E05DC" w:rsidRPr="001E05DC" w:rsidRDefault="001E05DC" w:rsidP="001E05DC">
            <w:r w:rsidRPr="001E05DC">
              <w:t>Median annual global market price of rice</w:t>
            </w:r>
          </w:p>
        </w:tc>
      </w:tr>
      <w:tr w:rsidR="001E05DC" w:rsidRPr="001E05DC" w14:paraId="31BA7751" w14:textId="77777777" w:rsidTr="005244E7">
        <w:trPr>
          <w:trHeight w:val="288"/>
        </w:trPr>
        <w:tc>
          <w:tcPr>
            <w:tcW w:w="3440" w:type="dxa"/>
            <w:tcBorders>
              <w:top w:val="nil"/>
              <w:left w:val="nil"/>
              <w:bottom w:val="nil"/>
              <w:right w:val="nil"/>
            </w:tcBorders>
            <w:shd w:val="clear" w:color="auto" w:fill="auto"/>
            <w:noWrap/>
            <w:hideMark/>
          </w:tcPr>
          <w:p w14:paraId="0CADFE5D" w14:textId="77777777" w:rsidR="001E05DC" w:rsidRPr="001E05DC" w:rsidRDefault="001E05DC" w:rsidP="001E05DC">
            <w:r w:rsidRPr="001E05DC">
              <w:t>Price of corn</w:t>
            </w:r>
          </w:p>
        </w:tc>
        <w:tc>
          <w:tcPr>
            <w:tcW w:w="1400" w:type="dxa"/>
            <w:tcBorders>
              <w:top w:val="nil"/>
              <w:left w:val="nil"/>
              <w:bottom w:val="nil"/>
              <w:right w:val="nil"/>
            </w:tcBorders>
            <w:shd w:val="clear" w:color="auto" w:fill="auto"/>
            <w:noWrap/>
            <w:hideMark/>
          </w:tcPr>
          <w:p w14:paraId="0A03F9E6"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96A44D"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0F29FD36"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58E3AEEC" w14:textId="77777777" w:rsidR="001E05DC" w:rsidRPr="001E05DC" w:rsidRDefault="001E05DC" w:rsidP="001E05DC">
            <w:r w:rsidRPr="001E05DC">
              <w:t>Annual global market price of corn</w:t>
            </w:r>
          </w:p>
        </w:tc>
      </w:tr>
      <w:tr w:rsidR="001E05DC" w:rsidRPr="001E05DC" w14:paraId="11F7BFAF" w14:textId="77777777" w:rsidTr="005244E7">
        <w:trPr>
          <w:trHeight w:val="288"/>
        </w:trPr>
        <w:tc>
          <w:tcPr>
            <w:tcW w:w="3440" w:type="dxa"/>
            <w:tcBorders>
              <w:top w:val="nil"/>
              <w:left w:val="nil"/>
              <w:bottom w:val="nil"/>
              <w:right w:val="nil"/>
            </w:tcBorders>
            <w:shd w:val="clear" w:color="auto" w:fill="auto"/>
            <w:noWrap/>
            <w:hideMark/>
          </w:tcPr>
          <w:p w14:paraId="59802143" w14:textId="77777777" w:rsidR="001E05DC" w:rsidRPr="001E05DC" w:rsidRDefault="001E05DC" w:rsidP="001E05DC">
            <w:r w:rsidRPr="001E05DC">
              <w:t>Price of rubber</w:t>
            </w:r>
          </w:p>
        </w:tc>
        <w:tc>
          <w:tcPr>
            <w:tcW w:w="1400" w:type="dxa"/>
            <w:tcBorders>
              <w:top w:val="nil"/>
              <w:left w:val="nil"/>
              <w:bottom w:val="nil"/>
              <w:right w:val="nil"/>
            </w:tcBorders>
            <w:shd w:val="clear" w:color="auto" w:fill="auto"/>
            <w:noWrap/>
            <w:hideMark/>
          </w:tcPr>
          <w:p w14:paraId="2388E21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55F1D4" w14:textId="77777777" w:rsidR="001E05DC" w:rsidRPr="001E05DC" w:rsidRDefault="001E05DC" w:rsidP="001E05DC">
            <w:r w:rsidRPr="001E05DC">
              <w:t>Regional</w:t>
            </w:r>
          </w:p>
        </w:tc>
        <w:tc>
          <w:tcPr>
            <w:tcW w:w="1477" w:type="dxa"/>
            <w:tcBorders>
              <w:top w:val="nil"/>
              <w:left w:val="nil"/>
              <w:bottom w:val="nil"/>
              <w:right w:val="nil"/>
            </w:tcBorders>
            <w:shd w:val="clear" w:color="auto" w:fill="auto"/>
            <w:noWrap/>
            <w:hideMark/>
          </w:tcPr>
          <w:p w14:paraId="5D2B46AD" w14:textId="77777777" w:rsidR="001E05DC" w:rsidRPr="001E05DC" w:rsidRDefault="001E05DC" w:rsidP="001E05DC">
            <w:r w:rsidRPr="001E05DC">
              <w:t>RASCE</w:t>
            </w:r>
          </w:p>
        </w:tc>
        <w:tc>
          <w:tcPr>
            <w:tcW w:w="6323" w:type="dxa"/>
            <w:tcBorders>
              <w:top w:val="nil"/>
              <w:left w:val="nil"/>
              <w:bottom w:val="nil"/>
              <w:right w:val="nil"/>
            </w:tcBorders>
            <w:shd w:val="clear" w:color="auto" w:fill="auto"/>
            <w:hideMark/>
          </w:tcPr>
          <w:p w14:paraId="604353EE" w14:textId="77777777" w:rsidR="001E05DC" w:rsidRPr="001E05DC" w:rsidRDefault="001E05DC" w:rsidP="001E05DC">
            <w:r w:rsidRPr="001E05DC">
              <w:t>Monthly regional market value of rubber on the Singapore Exchange</w:t>
            </w:r>
          </w:p>
        </w:tc>
      </w:tr>
      <w:tr w:rsidR="001E05DC" w:rsidRPr="001E05DC" w14:paraId="49415CA6" w14:textId="77777777" w:rsidTr="005244E7">
        <w:trPr>
          <w:trHeight w:val="288"/>
        </w:trPr>
        <w:tc>
          <w:tcPr>
            <w:tcW w:w="3440" w:type="dxa"/>
            <w:tcBorders>
              <w:top w:val="nil"/>
              <w:left w:val="nil"/>
              <w:bottom w:val="single" w:sz="8" w:space="0" w:color="auto"/>
              <w:right w:val="nil"/>
            </w:tcBorders>
            <w:shd w:val="clear" w:color="auto" w:fill="auto"/>
            <w:noWrap/>
            <w:hideMark/>
          </w:tcPr>
          <w:p w14:paraId="68815777" w14:textId="77777777" w:rsidR="001E05DC" w:rsidRPr="001E05DC" w:rsidRDefault="001E05DC" w:rsidP="001E05DC">
            <w:r w:rsidRPr="001E05DC">
              <w:t>Price of sugar</w:t>
            </w:r>
          </w:p>
        </w:tc>
        <w:tc>
          <w:tcPr>
            <w:tcW w:w="1400" w:type="dxa"/>
            <w:tcBorders>
              <w:top w:val="nil"/>
              <w:left w:val="nil"/>
              <w:bottom w:val="single" w:sz="8" w:space="0" w:color="auto"/>
              <w:right w:val="nil"/>
            </w:tcBorders>
            <w:shd w:val="clear" w:color="auto" w:fill="auto"/>
            <w:noWrap/>
            <w:hideMark/>
          </w:tcPr>
          <w:p w14:paraId="45056797" w14:textId="77777777" w:rsidR="001E05DC" w:rsidRPr="001E05DC" w:rsidRDefault="001E05DC" w:rsidP="001E05DC">
            <w:r w:rsidRPr="001E05DC">
              <w:t>USD/ton</w:t>
            </w:r>
          </w:p>
        </w:tc>
        <w:tc>
          <w:tcPr>
            <w:tcW w:w="1196" w:type="dxa"/>
            <w:tcBorders>
              <w:top w:val="nil"/>
              <w:left w:val="nil"/>
              <w:bottom w:val="single" w:sz="8" w:space="0" w:color="auto"/>
              <w:right w:val="nil"/>
            </w:tcBorders>
            <w:shd w:val="clear" w:color="auto" w:fill="auto"/>
            <w:noWrap/>
            <w:hideMark/>
          </w:tcPr>
          <w:p w14:paraId="7B63F341" w14:textId="77777777" w:rsidR="001E05DC" w:rsidRPr="001E05DC" w:rsidRDefault="001E05DC" w:rsidP="001E05DC">
            <w:r w:rsidRPr="001E05DC">
              <w:t>Global</w:t>
            </w:r>
          </w:p>
        </w:tc>
        <w:tc>
          <w:tcPr>
            <w:tcW w:w="1477" w:type="dxa"/>
            <w:tcBorders>
              <w:top w:val="nil"/>
              <w:left w:val="nil"/>
              <w:bottom w:val="single" w:sz="8" w:space="0" w:color="auto"/>
              <w:right w:val="nil"/>
            </w:tcBorders>
            <w:shd w:val="clear" w:color="auto" w:fill="auto"/>
            <w:noWrap/>
            <w:hideMark/>
          </w:tcPr>
          <w:p w14:paraId="4477F7EE" w14:textId="77777777" w:rsidR="001E05DC" w:rsidRPr="001E05DC" w:rsidRDefault="001E05DC" w:rsidP="001E05DC">
            <w:r w:rsidRPr="001E05DC">
              <w:t>World Bank</w:t>
            </w:r>
          </w:p>
        </w:tc>
        <w:tc>
          <w:tcPr>
            <w:tcW w:w="6323" w:type="dxa"/>
            <w:tcBorders>
              <w:top w:val="nil"/>
              <w:left w:val="nil"/>
              <w:bottom w:val="single" w:sz="8" w:space="0" w:color="auto"/>
              <w:right w:val="nil"/>
            </w:tcBorders>
            <w:shd w:val="clear" w:color="auto" w:fill="auto"/>
            <w:hideMark/>
          </w:tcPr>
          <w:p w14:paraId="496F2DEB" w14:textId="77777777" w:rsidR="001E05DC" w:rsidRPr="001E05DC" w:rsidRDefault="001E05DC" w:rsidP="001E05DC">
            <w:r w:rsidRPr="001E05DC">
              <w:t>Annual global market price of sugar</w:t>
            </w:r>
          </w:p>
        </w:tc>
      </w:tr>
      <w:tr w:rsidR="001E05DC" w:rsidRPr="001E05DC" w14:paraId="182AD575" w14:textId="77777777" w:rsidTr="005244E7">
        <w:trPr>
          <w:trHeight w:val="288"/>
        </w:trPr>
        <w:tc>
          <w:tcPr>
            <w:tcW w:w="3440" w:type="dxa"/>
            <w:tcBorders>
              <w:top w:val="single" w:sz="8" w:space="0" w:color="auto"/>
              <w:left w:val="nil"/>
              <w:bottom w:val="nil"/>
              <w:right w:val="nil"/>
            </w:tcBorders>
            <w:shd w:val="clear" w:color="auto" w:fill="auto"/>
            <w:noWrap/>
            <w:hideMark/>
          </w:tcPr>
          <w:p w14:paraId="6B8C22B2" w14:textId="77777777" w:rsidR="001E05DC" w:rsidRPr="001E05DC" w:rsidRDefault="001E05DC" w:rsidP="001E05DC">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7A1BF10F"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1CFBC9F5"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027F7913"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6F5482CD" w14:textId="77777777" w:rsidR="001E05DC" w:rsidRPr="001E05DC" w:rsidRDefault="001E05DC" w:rsidP="001E05DC"/>
        </w:tc>
      </w:tr>
      <w:tr w:rsidR="001E05DC" w:rsidRPr="001E05DC" w14:paraId="1C5E3513" w14:textId="77777777" w:rsidTr="005244E7">
        <w:trPr>
          <w:trHeight w:val="288"/>
        </w:trPr>
        <w:tc>
          <w:tcPr>
            <w:tcW w:w="3440" w:type="dxa"/>
            <w:tcBorders>
              <w:top w:val="nil"/>
              <w:left w:val="nil"/>
              <w:bottom w:val="nil"/>
              <w:right w:val="nil"/>
            </w:tcBorders>
            <w:shd w:val="clear" w:color="auto" w:fill="auto"/>
            <w:noWrap/>
            <w:hideMark/>
          </w:tcPr>
          <w:p w14:paraId="3E4BB1F6" w14:textId="77777777" w:rsidR="001E05DC" w:rsidRPr="001E05DC" w:rsidRDefault="001E05DC" w:rsidP="001E05DC">
            <w:r w:rsidRPr="001E05DC">
              <w:t>Producer price of Rice</w:t>
            </w:r>
          </w:p>
        </w:tc>
        <w:tc>
          <w:tcPr>
            <w:tcW w:w="1400" w:type="dxa"/>
            <w:tcBorders>
              <w:top w:val="nil"/>
              <w:left w:val="nil"/>
              <w:bottom w:val="nil"/>
              <w:right w:val="nil"/>
            </w:tcBorders>
            <w:shd w:val="clear" w:color="auto" w:fill="auto"/>
            <w:noWrap/>
            <w:hideMark/>
          </w:tcPr>
          <w:p w14:paraId="78F6F6A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3560EE5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2A41D5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4D06E3CE" w14:textId="77777777" w:rsidR="001E05DC" w:rsidRPr="001E05DC" w:rsidRDefault="001E05DC" w:rsidP="001E05DC">
            <w:r w:rsidRPr="001E05DC">
              <w:t>Farmgate prices for Cambodian producers</w:t>
            </w:r>
          </w:p>
        </w:tc>
      </w:tr>
      <w:tr w:rsidR="001E05DC" w:rsidRPr="001E05DC" w14:paraId="36794B43" w14:textId="77777777" w:rsidTr="005244E7">
        <w:trPr>
          <w:trHeight w:val="288"/>
        </w:trPr>
        <w:tc>
          <w:tcPr>
            <w:tcW w:w="3440" w:type="dxa"/>
            <w:tcBorders>
              <w:top w:val="nil"/>
              <w:left w:val="nil"/>
              <w:right w:val="nil"/>
            </w:tcBorders>
            <w:shd w:val="clear" w:color="auto" w:fill="auto"/>
            <w:noWrap/>
            <w:hideMark/>
          </w:tcPr>
          <w:p w14:paraId="6526C835" w14:textId="77777777" w:rsidR="001E05DC" w:rsidRPr="001E05DC" w:rsidRDefault="001E05DC" w:rsidP="001E05DC">
            <w:r w:rsidRPr="001E05DC">
              <w:t>Producer price of rubber</w:t>
            </w:r>
          </w:p>
        </w:tc>
        <w:tc>
          <w:tcPr>
            <w:tcW w:w="1400" w:type="dxa"/>
            <w:tcBorders>
              <w:top w:val="nil"/>
              <w:left w:val="nil"/>
              <w:right w:val="nil"/>
            </w:tcBorders>
            <w:shd w:val="clear" w:color="auto" w:fill="auto"/>
            <w:noWrap/>
            <w:hideMark/>
          </w:tcPr>
          <w:p w14:paraId="1BDB7CD6" w14:textId="77777777" w:rsidR="001E05DC" w:rsidRPr="001E05DC" w:rsidRDefault="001E05DC" w:rsidP="001E05DC">
            <w:r w:rsidRPr="001E05DC">
              <w:t>USD/ton</w:t>
            </w:r>
          </w:p>
        </w:tc>
        <w:tc>
          <w:tcPr>
            <w:tcW w:w="1196" w:type="dxa"/>
            <w:tcBorders>
              <w:top w:val="nil"/>
              <w:left w:val="nil"/>
              <w:right w:val="nil"/>
            </w:tcBorders>
            <w:shd w:val="clear" w:color="auto" w:fill="auto"/>
            <w:noWrap/>
            <w:hideMark/>
          </w:tcPr>
          <w:p w14:paraId="4E50E094" w14:textId="77777777" w:rsidR="001E05DC" w:rsidRPr="001E05DC" w:rsidRDefault="001E05DC" w:rsidP="001E05DC">
            <w:r w:rsidRPr="001E05DC">
              <w:t>National</w:t>
            </w:r>
          </w:p>
        </w:tc>
        <w:tc>
          <w:tcPr>
            <w:tcW w:w="1477" w:type="dxa"/>
            <w:tcBorders>
              <w:top w:val="nil"/>
              <w:left w:val="nil"/>
              <w:right w:val="nil"/>
            </w:tcBorders>
            <w:shd w:val="clear" w:color="auto" w:fill="auto"/>
            <w:noWrap/>
            <w:hideMark/>
          </w:tcPr>
          <w:p w14:paraId="0FC46882" w14:textId="77777777" w:rsidR="001E05DC" w:rsidRPr="001E05DC" w:rsidRDefault="001E05DC" w:rsidP="001E05DC">
            <w:r w:rsidRPr="001E05DC">
              <w:t>FAO</w:t>
            </w:r>
          </w:p>
        </w:tc>
        <w:tc>
          <w:tcPr>
            <w:tcW w:w="6323" w:type="dxa"/>
            <w:tcBorders>
              <w:top w:val="nil"/>
              <w:left w:val="nil"/>
              <w:right w:val="nil"/>
            </w:tcBorders>
            <w:shd w:val="clear" w:color="auto" w:fill="auto"/>
            <w:hideMark/>
          </w:tcPr>
          <w:p w14:paraId="7CE9F56D" w14:textId="77777777" w:rsidR="001E05DC" w:rsidRPr="001E05DC" w:rsidRDefault="001E05DC" w:rsidP="001E05DC">
            <w:r w:rsidRPr="001E05DC">
              <w:t>Farmgate prices for Cambodian producers</w:t>
            </w:r>
          </w:p>
        </w:tc>
      </w:tr>
      <w:tr w:rsidR="001E05DC" w:rsidRPr="001E05DC" w14:paraId="469EBD63" w14:textId="77777777" w:rsidTr="005244E7">
        <w:trPr>
          <w:trHeight w:val="288"/>
        </w:trPr>
        <w:tc>
          <w:tcPr>
            <w:tcW w:w="3440" w:type="dxa"/>
            <w:tcBorders>
              <w:top w:val="nil"/>
              <w:left w:val="nil"/>
              <w:bottom w:val="nil"/>
              <w:right w:val="nil"/>
            </w:tcBorders>
            <w:shd w:val="clear" w:color="auto" w:fill="auto"/>
            <w:noWrap/>
            <w:hideMark/>
          </w:tcPr>
          <w:p w14:paraId="66491C22" w14:textId="77777777" w:rsidR="001E05DC" w:rsidRPr="001E05DC" w:rsidRDefault="001E05DC" w:rsidP="001E05DC">
            <w:r w:rsidRPr="001E05DC">
              <w:t>Producer price of cassava</w:t>
            </w:r>
          </w:p>
        </w:tc>
        <w:tc>
          <w:tcPr>
            <w:tcW w:w="1400" w:type="dxa"/>
            <w:tcBorders>
              <w:top w:val="nil"/>
              <w:left w:val="nil"/>
              <w:bottom w:val="nil"/>
              <w:right w:val="nil"/>
            </w:tcBorders>
            <w:shd w:val="clear" w:color="auto" w:fill="auto"/>
            <w:noWrap/>
            <w:hideMark/>
          </w:tcPr>
          <w:p w14:paraId="1DC9398B"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4BB14045"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FB6870"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E27491" w14:textId="77777777" w:rsidR="001E05DC" w:rsidRPr="001E05DC" w:rsidRDefault="001E05DC" w:rsidP="001E05DC">
            <w:r w:rsidRPr="001E05DC">
              <w:t>Farmgate prices for Cambodian producers</w:t>
            </w:r>
          </w:p>
        </w:tc>
      </w:tr>
      <w:tr w:rsidR="001E05DC" w:rsidRPr="001E05DC" w14:paraId="5417172D" w14:textId="77777777" w:rsidTr="005244E7">
        <w:trPr>
          <w:trHeight w:val="288"/>
        </w:trPr>
        <w:tc>
          <w:tcPr>
            <w:tcW w:w="3440" w:type="dxa"/>
            <w:tcBorders>
              <w:left w:val="nil"/>
              <w:bottom w:val="nil"/>
              <w:right w:val="nil"/>
            </w:tcBorders>
            <w:shd w:val="clear" w:color="auto" w:fill="auto"/>
            <w:noWrap/>
            <w:hideMark/>
          </w:tcPr>
          <w:p w14:paraId="52D44938" w14:textId="77777777" w:rsidR="001E05DC" w:rsidRPr="001E05DC" w:rsidRDefault="001E05DC" w:rsidP="001E05DC">
            <w:r w:rsidRPr="001E05DC">
              <w:t>Producer price of corn</w:t>
            </w:r>
          </w:p>
        </w:tc>
        <w:tc>
          <w:tcPr>
            <w:tcW w:w="1400" w:type="dxa"/>
            <w:tcBorders>
              <w:left w:val="nil"/>
              <w:bottom w:val="nil"/>
              <w:right w:val="nil"/>
            </w:tcBorders>
            <w:shd w:val="clear" w:color="auto" w:fill="auto"/>
            <w:noWrap/>
            <w:hideMark/>
          </w:tcPr>
          <w:p w14:paraId="3509C369" w14:textId="77777777" w:rsidR="001E05DC" w:rsidRPr="001E05DC" w:rsidRDefault="001E05DC" w:rsidP="001E05DC">
            <w:r w:rsidRPr="001E05DC">
              <w:t>USD/ton</w:t>
            </w:r>
          </w:p>
        </w:tc>
        <w:tc>
          <w:tcPr>
            <w:tcW w:w="1196" w:type="dxa"/>
            <w:tcBorders>
              <w:left w:val="nil"/>
              <w:bottom w:val="nil"/>
              <w:right w:val="nil"/>
            </w:tcBorders>
            <w:shd w:val="clear" w:color="auto" w:fill="auto"/>
            <w:noWrap/>
            <w:hideMark/>
          </w:tcPr>
          <w:p w14:paraId="529A535B" w14:textId="77777777" w:rsidR="001E05DC" w:rsidRPr="001E05DC" w:rsidRDefault="001E05DC" w:rsidP="001E05DC">
            <w:r w:rsidRPr="001E05DC">
              <w:t>National</w:t>
            </w:r>
          </w:p>
        </w:tc>
        <w:tc>
          <w:tcPr>
            <w:tcW w:w="1477" w:type="dxa"/>
            <w:tcBorders>
              <w:left w:val="nil"/>
              <w:bottom w:val="nil"/>
              <w:right w:val="nil"/>
            </w:tcBorders>
            <w:shd w:val="clear" w:color="auto" w:fill="auto"/>
            <w:noWrap/>
            <w:hideMark/>
          </w:tcPr>
          <w:p w14:paraId="057CBD74" w14:textId="77777777" w:rsidR="001E05DC" w:rsidRPr="001E05DC" w:rsidRDefault="001E05DC" w:rsidP="001E05DC">
            <w:r w:rsidRPr="001E05DC">
              <w:t>FAO</w:t>
            </w:r>
          </w:p>
        </w:tc>
        <w:tc>
          <w:tcPr>
            <w:tcW w:w="6323" w:type="dxa"/>
            <w:tcBorders>
              <w:left w:val="nil"/>
              <w:bottom w:val="nil"/>
              <w:right w:val="nil"/>
            </w:tcBorders>
            <w:shd w:val="clear" w:color="auto" w:fill="auto"/>
            <w:hideMark/>
          </w:tcPr>
          <w:p w14:paraId="1D7CB421" w14:textId="77777777" w:rsidR="001E05DC" w:rsidRPr="001E05DC" w:rsidRDefault="001E05DC" w:rsidP="001E05DC">
            <w:r w:rsidRPr="001E05DC">
              <w:t>Farmgate prices for Cambodian producers</w:t>
            </w:r>
          </w:p>
        </w:tc>
      </w:tr>
      <w:tr w:rsidR="001E05DC" w:rsidRPr="001E05DC" w14:paraId="546C0122" w14:textId="77777777" w:rsidTr="005244E7">
        <w:trPr>
          <w:trHeight w:val="288"/>
        </w:trPr>
        <w:tc>
          <w:tcPr>
            <w:tcW w:w="3440" w:type="dxa"/>
            <w:tcBorders>
              <w:top w:val="nil"/>
              <w:left w:val="nil"/>
              <w:bottom w:val="single" w:sz="4" w:space="0" w:color="auto"/>
              <w:right w:val="nil"/>
            </w:tcBorders>
            <w:shd w:val="clear" w:color="auto" w:fill="auto"/>
            <w:noWrap/>
            <w:hideMark/>
          </w:tcPr>
          <w:p w14:paraId="14E0F43D" w14:textId="77777777" w:rsidR="001E05DC" w:rsidRPr="001E05DC" w:rsidRDefault="001E05DC" w:rsidP="001E05DC">
            <w:r w:rsidRPr="001E05DC">
              <w:t>Producer price of sugar</w:t>
            </w:r>
          </w:p>
        </w:tc>
        <w:tc>
          <w:tcPr>
            <w:tcW w:w="1400" w:type="dxa"/>
            <w:tcBorders>
              <w:top w:val="nil"/>
              <w:left w:val="nil"/>
              <w:bottom w:val="single" w:sz="4" w:space="0" w:color="auto"/>
              <w:right w:val="nil"/>
            </w:tcBorders>
            <w:shd w:val="clear" w:color="auto" w:fill="auto"/>
            <w:noWrap/>
            <w:hideMark/>
          </w:tcPr>
          <w:p w14:paraId="1506884D" w14:textId="77777777" w:rsidR="001E05DC" w:rsidRPr="001E05DC" w:rsidRDefault="001E05DC" w:rsidP="001E05DC">
            <w:r w:rsidRPr="001E05DC">
              <w:t>USD/ton</w:t>
            </w:r>
          </w:p>
        </w:tc>
        <w:tc>
          <w:tcPr>
            <w:tcW w:w="1196" w:type="dxa"/>
            <w:tcBorders>
              <w:top w:val="nil"/>
              <w:left w:val="nil"/>
              <w:bottom w:val="single" w:sz="4" w:space="0" w:color="auto"/>
              <w:right w:val="nil"/>
            </w:tcBorders>
            <w:shd w:val="clear" w:color="auto" w:fill="auto"/>
            <w:noWrap/>
            <w:hideMark/>
          </w:tcPr>
          <w:p w14:paraId="36A7B808" w14:textId="77777777" w:rsidR="001E05DC" w:rsidRPr="001E05DC" w:rsidRDefault="001E05DC" w:rsidP="001E05DC">
            <w:r w:rsidRPr="001E05DC">
              <w:t>National</w:t>
            </w:r>
          </w:p>
        </w:tc>
        <w:tc>
          <w:tcPr>
            <w:tcW w:w="1477" w:type="dxa"/>
            <w:tcBorders>
              <w:top w:val="nil"/>
              <w:left w:val="nil"/>
              <w:bottom w:val="single" w:sz="4" w:space="0" w:color="auto"/>
              <w:right w:val="nil"/>
            </w:tcBorders>
            <w:shd w:val="clear" w:color="auto" w:fill="auto"/>
            <w:noWrap/>
            <w:hideMark/>
          </w:tcPr>
          <w:p w14:paraId="5B4BDE60" w14:textId="77777777" w:rsidR="001E05DC" w:rsidRPr="001E05DC" w:rsidRDefault="001E05DC" w:rsidP="001E05DC">
            <w:r w:rsidRPr="001E05DC">
              <w:t>FAO</w:t>
            </w:r>
          </w:p>
        </w:tc>
        <w:tc>
          <w:tcPr>
            <w:tcW w:w="6323" w:type="dxa"/>
            <w:tcBorders>
              <w:top w:val="nil"/>
              <w:left w:val="nil"/>
              <w:bottom w:val="single" w:sz="4" w:space="0" w:color="auto"/>
              <w:right w:val="nil"/>
            </w:tcBorders>
            <w:shd w:val="clear" w:color="auto" w:fill="auto"/>
            <w:hideMark/>
          </w:tcPr>
          <w:p w14:paraId="089EF00E" w14:textId="77777777" w:rsidR="001E05DC" w:rsidRPr="001E05DC" w:rsidRDefault="001E05DC" w:rsidP="001E05DC">
            <w:r w:rsidRPr="001E05DC">
              <w:t>Farmgate prices for Cambodian producers</w:t>
            </w:r>
          </w:p>
        </w:tc>
      </w:tr>
      <w:tr w:rsidR="001E05DC" w:rsidRPr="001E05DC" w14:paraId="72557BCD" w14:textId="77777777" w:rsidTr="005244E7">
        <w:trPr>
          <w:trHeight w:val="288"/>
        </w:trPr>
        <w:tc>
          <w:tcPr>
            <w:tcW w:w="3440" w:type="dxa"/>
            <w:tcBorders>
              <w:top w:val="single" w:sz="4" w:space="0" w:color="auto"/>
              <w:left w:val="nil"/>
              <w:right w:val="nil"/>
            </w:tcBorders>
            <w:shd w:val="clear" w:color="auto" w:fill="auto"/>
            <w:noWrap/>
          </w:tcPr>
          <w:p w14:paraId="4E744A18" w14:textId="77777777" w:rsidR="001E05DC" w:rsidRPr="001E05DC" w:rsidRDefault="001E05DC" w:rsidP="001E05DC">
            <w:pPr>
              <w:rPr>
                <w:i/>
                <w:iCs/>
              </w:rPr>
            </w:pPr>
            <w:r w:rsidRPr="001E05DC">
              <w:rPr>
                <w:i/>
                <w:iCs/>
              </w:rPr>
              <w:t>Control</w:t>
            </w:r>
          </w:p>
        </w:tc>
        <w:tc>
          <w:tcPr>
            <w:tcW w:w="1400" w:type="dxa"/>
            <w:tcBorders>
              <w:top w:val="single" w:sz="4" w:space="0" w:color="auto"/>
              <w:left w:val="nil"/>
              <w:right w:val="nil"/>
            </w:tcBorders>
            <w:shd w:val="clear" w:color="auto" w:fill="auto"/>
            <w:noWrap/>
          </w:tcPr>
          <w:p w14:paraId="5E4B6544" w14:textId="77777777" w:rsidR="001E05DC" w:rsidRPr="001E05DC" w:rsidRDefault="001E05DC" w:rsidP="001E05DC"/>
        </w:tc>
        <w:tc>
          <w:tcPr>
            <w:tcW w:w="1196" w:type="dxa"/>
            <w:tcBorders>
              <w:top w:val="single" w:sz="4" w:space="0" w:color="auto"/>
              <w:left w:val="nil"/>
              <w:right w:val="nil"/>
            </w:tcBorders>
            <w:shd w:val="clear" w:color="auto" w:fill="auto"/>
            <w:noWrap/>
          </w:tcPr>
          <w:p w14:paraId="0D78C6C9" w14:textId="77777777" w:rsidR="001E05DC" w:rsidRPr="001E05DC" w:rsidRDefault="001E05DC" w:rsidP="001E05DC"/>
        </w:tc>
        <w:tc>
          <w:tcPr>
            <w:tcW w:w="1477" w:type="dxa"/>
            <w:tcBorders>
              <w:top w:val="single" w:sz="4" w:space="0" w:color="auto"/>
              <w:left w:val="nil"/>
              <w:right w:val="nil"/>
            </w:tcBorders>
            <w:shd w:val="clear" w:color="auto" w:fill="auto"/>
            <w:noWrap/>
          </w:tcPr>
          <w:p w14:paraId="6D6EC1C4" w14:textId="77777777" w:rsidR="001E05DC" w:rsidRPr="001E05DC" w:rsidRDefault="001E05DC" w:rsidP="001E05DC"/>
        </w:tc>
        <w:tc>
          <w:tcPr>
            <w:tcW w:w="6323" w:type="dxa"/>
            <w:tcBorders>
              <w:top w:val="single" w:sz="4" w:space="0" w:color="auto"/>
              <w:left w:val="nil"/>
              <w:right w:val="nil"/>
            </w:tcBorders>
            <w:shd w:val="clear" w:color="auto" w:fill="auto"/>
          </w:tcPr>
          <w:p w14:paraId="4D0C779C" w14:textId="77777777" w:rsidR="001E05DC" w:rsidRPr="001E05DC" w:rsidRDefault="001E05DC" w:rsidP="001E05DC"/>
        </w:tc>
      </w:tr>
      <w:tr w:rsidR="001E05DC" w:rsidRPr="001E05DC" w14:paraId="26C5ADC1" w14:textId="77777777" w:rsidTr="005244E7">
        <w:trPr>
          <w:trHeight w:val="288"/>
        </w:trPr>
        <w:tc>
          <w:tcPr>
            <w:tcW w:w="3440" w:type="dxa"/>
            <w:tcBorders>
              <w:top w:val="nil"/>
              <w:left w:val="nil"/>
              <w:bottom w:val="nil"/>
              <w:right w:val="nil"/>
            </w:tcBorders>
            <w:shd w:val="clear" w:color="auto" w:fill="auto"/>
            <w:noWrap/>
          </w:tcPr>
          <w:p w14:paraId="547B6966" w14:textId="77777777" w:rsidR="001E05DC" w:rsidRPr="001E05DC" w:rsidRDefault="001E05DC" w:rsidP="001E05DC">
            <w:r w:rsidRPr="001E05DC">
              <w:t>Population density</w:t>
            </w:r>
          </w:p>
        </w:tc>
        <w:tc>
          <w:tcPr>
            <w:tcW w:w="1400" w:type="dxa"/>
            <w:tcBorders>
              <w:top w:val="nil"/>
              <w:left w:val="nil"/>
              <w:bottom w:val="nil"/>
              <w:right w:val="nil"/>
            </w:tcBorders>
            <w:shd w:val="clear" w:color="auto" w:fill="auto"/>
            <w:noWrap/>
          </w:tcPr>
          <w:p w14:paraId="1D8746B3" w14:textId="77777777" w:rsidR="001E05DC" w:rsidRPr="001E05DC" w:rsidRDefault="001E05DC" w:rsidP="001E05DC">
            <w:r w:rsidRPr="001E05DC">
              <w:t>pax/km2</w:t>
            </w:r>
          </w:p>
        </w:tc>
        <w:tc>
          <w:tcPr>
            <w:tcW w:w="1196" w:type="dxa"/>
            <w:tcBorders>
              <w:top w:val="nil"/>
              <w:left w:val="nil"/>
              <w:bottom w:val="nil"/>
              <w:right w:val="nil"/>
            </w:tcBorders>
            <w:shd w:val="clear" w:color="auto" w:fill="auto"/>
            <w:noWrap/>
          </w:tcPr>
          <w:p w14:paraId="69AFEFEE"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1D94726D" w14:textId="77777777" w:rsidR="001E05DC" w:rsidRPr="001E05DC" w:rsidRDefault="001E05DC" w:rsidP="001E05DC">
            <w:r w:rsidRPr="001E05DC">
              <w:t>FAO</w:t>
            </w:r>
          </w:p>
        </w:tc>
        <w:tc>
          <w:tcPr>
            <w:tcW w:w="6323" w:type="dxa"/>
            <w:tcBorders>
              <w:top w:val="nil"/>
              <w:left w:val="nil"/>
              <w:bottom w:val="nil"/>
              <w:right w:val="nil"/>
            </w:tcBorders>
            <w:shd w:val="clear" w:color="auto" w:fill="auto"/>
          </w:tcPr>
          <w:p w14:paraId="62F687D4" w14:textId="77777777" w:rsidR="001E05DC" w:rsidRPr="001E05DC" w:rsidRDefault="001E05DC" w:rsidP="001E05DC">
            <w:r w:rsidRPr="001E05DC">
              <w:t>People per km2</w:t>
            </w:r>
          </w:p>
        </w:tc>
      </w:tr>
      <w:tr w:rsidR="001E05DC" w:rsidRPr="001E05DC" w14:paraId="52237689" w14:textId="77777777" w:rsidTr="005244E7">
        <w:trPr>
          <w:trHeight w:val="288"/>
        </w:trPr>
        <w:tc>
          <w:tcPr>
            <w:tcW w:w="3440" w:type="dxa"/>
            <w:tcBorders>
              <w:top w:val="nil"/>
              <w:left w:val="nil"/>
              <w:bottom w:val="single" w:sz="12" w:space="0" w:color="auto"/>
              <w:right w:val="nil"/>
            </w:tcBorders>
            <w:shd w:val="clear" w:color="auto" w:fill="auto"/>
            <w:noWrap/>
          </w:tcPr>
          <w:p w14:paraId="08A78182" w14:textId="77777777" w:rsidR="001E05DC" w:rsidRPr="001E05DC" w:rsidRDefault="001E05DC" w:rsidP="001E05DC">
            <w:r w:rsidRPr="001E05DC">
              <w:t>Forest remaining</w:t>
            </w:r>
          </w:p>
        </w:tc>
        <w:tc>
          <w:tcPr>
            <w:tcW w:w="1400" w:type="dxa"/>
            <w:tcBorders>
              <w:top w:val="nil"/>
              <w:left w:val="nil"/>
              <w:bottom w:val="single" w:sz="12" w:space="0" w:color="auto"/>
              <w:right w:val="nil"/>
            </w:tcBorders>
            <w:shd w:val="clear" w:color="auto" w:fill="auto"/>
            <w:noWrap/>
          </w:tcPr>
          <w:p w14:paraId="1D201B24" w14:textId="77777777" w:rsidR="001E05DC" w:rsidRPr="001E05DC" w:rsidRDefault="001E05DC" w:rsidP="001E05DC">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3BDEF6B" w14:textId="77777777" w:rsidR="001E05DC" w:rsidRPr="001E05DC" w:rsidRDefault="001E05DC" w:rsidP="001E05DC">
            <w:r w:rsidRPr="001E05DC">
              <w:t>National</w:t>
            </w:r>
          </w:p>
        </w:tc>
        <w:tc>
          <w:tcPr>
            <w:tcW w:w="1477" w:type="dxa"/>
            <w:tcBorders>
              <w:top w:val="nil"/>
              <w:left w:val="nil"/>
              <w:bottom w:val="single" w:sz="12" w:space="0" w:color="auto"/>
              <w:right w:val="nil"/>
            </w:tcBorders>
            <w:shd w:val="clear" w:color="auto" w:fill="auto"/>
            <w:noWrap/>
          </w:tcPr>
          <w:p w14:paraId="5896D6AD" w14:textId="77777777" w:rsidR="001E05DC" w:rsidRPr="001E05DC" w:rsidRDefault="001E05DC" w:rsidP="001E05DC">
            <w:r w:rsidRPr="001E05DC">
              <w:t>ESACCI</w:t>
            </w:r>
          </w:p>
        </w:tc>
        <w:tc>
          <w:tcPr>
            <w:tcW w:w="6323" w:type="dxa"/>
            <w:tcBorders>
              <w:top w:val="nil"/>
              <w:left w:val="nil"/>
              <w:bottom w:val="single" w:sz="12" w:space="0" w:color="auto"/>
              <w:right w:val="nil"/>
            </w:tcBorders>
            <w:shd w:val="clear" w:color="auto" w:fill="auto"/>
          </w:tcPr>
          <w:p w14:paraId="2DB69FF6" w14:textId="77777777" w:rsidR="001E05DC" w:rsidRPr="001E05DC" w:rsidRDefault="001E05DC" w:rsidP="001E05DC">
            <w:r w:rsidRPr="001E05DC">
              <w:t>Raw value of forest remaining</w:t>
            </w:r>
          </w:p>
        </w:tc>
      </w:tr>
    </w:tbl>
    <w:p w14:paraId="35873B44" w14:textId="77777777" w:rsidR="001E05DC" w:rsidRPr="001E05DC" w:rsidRDefault="001E05DC" w:rsidP="001E05DC"/>
    <w:p w14:paraId="1FF95CD9" w14:textId="77777777" w:rsidR="001E05DC" w:rsidRPr="001E05DC" w:rsidRDefault="001E05DC" w:rsidP="001E05DC">
      <w:pPr>
        <w:sectPr w:rsidR="001E05DC" w:rsidRPr="001E05DC" w:rsidSect="005244E7">
          <w:pgSz w:w="16838" w:h="11906" w:orient="landscape"/>
          <w:pgMar w:top="1440" w:right="1440" w:bottom="1440" w:left="1440" w:header="708" w:footer="708" w:gutter="0"/>
          <w:cols w:space="708"/>
          <w:docGrid w:linePitch="360"/>
        </w:sectPr>
      </w:pPr>
    </w:p>
    <w:p w14:paraId="3C6BACB3" w14:textId="77777777" w:rsidR="001E05DC" w:rsidRPr="001E05DC" w:rsidRDefault="001E05DC" w:rsidP="001E05DC">
      <w:pPr>
        <w:rPr>
          <w:b/>
          <w:bCs/>
        </w:rPr>
      </w:pPr>
      <w:r w:rsidRPr="001E05DC">
        <w:rPr>
          <w:b/>
          <w:bCs/>
        </w:rPr>
        <w:lastRenderedPageBreak/>
        <w:t xml:space="preserve">Table 2.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1E05DC" w:rsidRPr="001E05DC" w14:paraId="31F55543" w14:textId="77777777" w:rsidTr="005244E7">
        <w:tc>
          <w:tcPr>
            <w:tcW w:w="1843" w:type="dxa"/>
            <w:tcBorders>
              <w:top w:val="single" w:sz="12" w:space="0" w:color="auto"/>
              <w:bottom w:val="single" w:sz="12" w:space="0" w:color="auto"/>
            </w:tcBorders>
          </w:tcPr>
          <w:p w14:paraId="09CD2DE4" w14:textId="77777777" w:rsidR="001E05DC" w:rsidRPr="001E05DC" w:rsidRDefault="001E05DC" w:rsidP="001E05DC">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1F6635A8" w14:textId="77777777" w:rsidR="001E05DC" w:rsidRPr="001E05DC" w:rsidRDefault="001E05DC" w:rsidP="001E05DC">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F253FDB" w14:textId="77777777" w:rsidR="001E05DC" w:rsidRPr="001E05DC" w:rsidRDefault="001E05DC" w:rsidP="001E05DC">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430F7586" w14:textId="77777777" w:rsidR="001E05DC" w:rsidRPr="001E05DC" w:rsidRDefault="001E05DC" w:rsidP="001E05DC">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431C5BAA" w14:textId="77777777" w:rsidR="001E05DC" w:rsidRPr="001E05DC" w:rsidRDefault="001E05DC" w:rsidP="001E05DC">
            <w:pPr>
              <w:spacing w:after="160" w:line="259" w:lineRule="auto"/>
              <w:rPr>
                <w:b/>
                <w:bCs/>
              </w:rPr>
            </w:pPr>
            <w:r w:rsidRPr="001E05DC">
              <w:rPr>
                <w:b/>
                <w:bCs/>
              </w:rPr>
              <w:t>Details</w:t>
            </w:r>
          </w:p>
        </w:tc>
      </w:tr>
      <w:tr w:rsidR="001E05DC" w:rsidRPr="001E05DC" w14:paraId="7DF55DB1" w14:textId="77777777" w:rsidTr="005244E7">
        <w:tc>
          <w:tcPr>
            <w:tcW w:w="1843" w:type="dxa"/>
            <w:tcBorders>
              <w:top w:val="single" w:sz="12" w:space="0" w:color="auto"/>
            </w:tcBorders>
          </w:tcPr>
          <w:p w14:paraId="2BD4B047" w14:textId="77777777" w:rsidR="001E05DC" w:rsidRPr="001E05DC" w:rsidRDefault="001E05DC" w:rsidP="001E05DC">
            <w:pPr>
              <w:spacing w:after="160" w:line="259" w:lineRule="auto"/>
            </w:pPr>
            <w:r w:rsidRPr="001E05DC">
              <w:t>Demographics</w:t>
            </w:r>
          </w:p>
        </w:tc>
        <w:tc>
          <w:tcPr>
            <w:tcW w:w="2693" w:type="dxa"/>
            <w:tcBorders>
              <w:top w:val="single" w:sz="12" w:space="0" w:color="auto"/>
            </w:tcBorders>
          </w:tcPr>
          <w:p w14:paraId="197B4B78" w14:textId="77777777" w:rsidR="001E05DC" w:rsidRPr="001E05DC" w:rsidRDefault="001E05DC" w:rsidP="001E05DC">
            <w:pPr>
              <w:spacing w:after="160" w:line="259" w:lineRule="auto"/>
            </w:pPr>
            <w:r w:rsidRPr="001E05DC">
              <w:t>Total population</w:t>
            </w:r>
          </w:p>
        </w:tc>
        <w:tc>
          <w:tcPr>
            <w:tcW w:w="2977" w:type="dxa"/>
            <w:tcBorders>
              <w:top w:val="single" w:sz="12" w:space="0" w:color="auto"/>
            </w:tcBorders>
          </w:tcPr>
          <w:p w14:paraId="2A0AEC7F" w14:textId="77777777" w:rsidR="001E05DC" w:rsidRPr="001E05DC" w:rsidRDefault="001E05DC" w:rsidP="001E05DC">
            <w:pPr>
              <w:spacing w:after="160" w:line="259" w:lineRule="auto"/>
            </w:pPr>
          </w:p>
        </w:tc>
        <w:tc>
          <w:tcPr>
            <w:tcW w:w="2126" w:type="dxa"/>
            <w:tcBorders>
              <w:top w:val="single" w:sz="12" w:space="0" w:color="auto"/>
            </w:tcBorders>
          </w:tcPr>
          <w:p w14:paraId="001F9CEE" w14:textId="77777777" w:rsidR="001E05DC" w:rsidRPr="001E05DC" w:rsidRDefault="001E05DC" w:rsidP="001E05DC">
            <w:pPr>
              <w:spacing w:after="160" w:line="259" w:lineRule="auto"/>
            </w:pPr>
            <w:r w:rsidRPr="001E05DC">
              <w:t>NA</w:t>
            </w:r>
          </w:p>
        </w:tc>
        <w:tc>
          <w:tcPr>
            <w:tcW w:w="4309" w:type="dxa"/>
            <w:tcBorders>
              <w:top w:val="single" w:sz="12" w:space="0" w:color="auto"/>
            </w:tcBorders>
          </w:tcPr>
          <w:p w14:paraId="57D4134D" w14:textId="77777777" w:rsidR="001E05DC" w:rsidRPr="001E05DC" w:rsidRDefault="001E05DC" w:rsidP="001E05DC">
            <w:pPr>
              <w:spacing w:after="160" w:line="259" w:lineRule="auto"/>
            </w:pPr>
            <w:r w:rsidRPr="001E05DC">
              <w:t>Includes women, men, and children of all ages</w:t>
            </w:r>
          </w:p>
        </w:tc>
      </w:tr>
      <w:tr w:rsidR="001E05DC" w:rsidRPr="001E05DC" w14:paraId="66015A41" w14:textId="77777777" w:rsidTr="005244E7">
        <w:tc>
          <w:tcPr>
            <w:tcW w:w="1843" w:type="dxa"/>
          </w:tcPr>
          <w:p w14:paraId="49184D08" w14:textId="77777777" w:rsidR="001E05DC" w:rsidRPr="001E05DC" w:rsidRDefault="001E05DC" w:rsidP="001E05DC">
            <w:pPr>
              <w:spacing w:after="160" w:line="259" w:lineRule="auto"/>
            </w:pPr>
          </w:p>
        </w:tc>
        <w:tc>
          <w:tcPr>
            <w:tcW w:w="2693" w:type="dxa"/>
          </w:tcPr>
          <w:p w14:paraId="444FFDF4" w14:textId="77777777" w:rsidR="001E05DC" w:rsidRPr="001E05DC" w:rsidRDefault="001E05DC" w:rsidP="001E05DC">
            <w:pPr>
              <w:spacing w:after="160" w:line="259" w:lineRule="auto"/>
            </w:pPr>
            <w:r w:rsidRPr="001E05DC">
              <w:t>Population density</w:t>
            </w:r>
          </w:p>
        </w:tc>
        <w:tc>
          <w:tcPr>
            <w:tcW w:w="2977" w:type="dxa"/>
          </w:tcPr>
          <w:p w14:paraId="4BCE4F82" w14:textId="77777777" w:rsidR="001E05DC" w:rsidRPr="001E05DC" w:rsidRDefault="001E05DC" w:rsidP="001E05DC">
            <w:pPr>
              <w:spacing w:after="160" w:line="259" w:lineRule="auto"/>
            </w:pPr>
          </w:p>
        </w:tc>
        <w:tc>
          <w:tcPr>
            <w:tcW w:w="2126" w:type="dxa"/>
          </w:tcPr>
          <w:p w14:paraId="44CD0E36" w14:textId="77777777" w:rsidR="001E05DC" w:rsidRPr="001E05DC" w:rsidRDefault="001E05DC" w:rsidP="001E05DC">
            <w:pPr>
              <w:spacing w:after="160" w:line="259" w:lineRule="auto"/>
            </w:pPr>
          </w:p>
        </w:tc>
        <w:tc>
          <w:tcPr>
            <w:tcW w:w="4309" w:type="dxa"/>
          </w:tcPr>
          <w:p w14:paraId="09A6FB3F" w14:textId="77777777" w:rsidR="001E05DC" w:rsidRPr="001E05DC" w:rsidRDefault="001E05DC" w:rsidP="001E05DC">
            <w:pPr>
              <w:spacing w:after="160" w:line="259" w:lineRule="auto"/>
            </w:pPr>
          </w:p>
        </w:tc>
      </w:tr>
      <w:tr w:rsidR="001E05DC" w:rsidRPr="001E05DC" w14:paraId="5C75CA89" w14:textId="77777777" w:rsidTr="005244E7">
        <w:tc>
          <w:tcPr>
            <w:tcW w:w="1843" w:type="dxa"/>
            <w:tcBorders>
              <w:bottom w:val="single" w:sz="6" w:space="0" w:color="auto"/>
            </w:tcBorders>
          </w:tcPr>
          <w:p w14:paraId="5CF05C8F" w14:textId="77777777" w:rsidR="001E05DC" w:rsidRPr="001E05DC" w:rsidRDefault="001E05DC" w:rsidP="001E05DC">
            <w:pPr>
              <w:spacing w:after="160" w:line="259" w:lineRule="auto"/>
            </w:pPr>
          </w:p>
        </w:tc>
        <w:tc>
          <w:tcPr>
            <w:tcW w:w="2693" w:type="dxa"/>
            <w:tcBorders>
              <w:bottom w:val="single" w:sz="6" w:space="0" w:color="auto"/>
            </w:tcBorders>
          </w:tcPr>
          <w:p w14:paraId="0C1BB7D6" w14:textId="77777777" w:rsidR="001E05DC" w:rsidRPr="001E05DC" w:rsidRDefault="001E05DC" w:rsidP="001E05DC">
            <w:pPr>
              <w:spacing w:after="160" w:line="259" w:lineRule="auto"/>
            </w:pPr>
            <w:r w:rsidRPr="001E05DC">
              <w:t xml:space="preserve">Number indigenous </w:t>
            </w:r>
          </w:p>
        </w:tc>
        <w:tc>
          <w:tcPr>
            <w:tcW w:w="2977" w:type="dxa"/>
            <w:tcBorders>
              <w:bottom w:val="single" w:sz="6" w:space="0" w:color="auto"/>
            </w:tcBorders>
          </w:tcPr>
          <w:p w14:paraId="1E685713" w14:textId="77777777" w:rsidR="001E05DC" w:rsidRPr="001E05DC" w:rsidRDefault="001E05DC" w:rsidP="001E05DC">
            <w:pPr>
              <w:spacing w:after="160" w:line="259" w:lineRule="auto"/>
            </w:pPr>
            <w:r w:rsidRPr="001E05DC">
              <w:t>Proportion of total population</w:t>
            </w:r>
          </w:p>
        </w:tc>
        <w:tc>
          <w:tcPr>
            <w:tcW w:w="2126" w:type="dxa"/>
            <w:tcBorders>
              <w:bottom w:val="single" w:sz="6" w:space="0" w:color="auto"/>
            </w:tcBorders>
          </w:tcPr>
          <w:p w14:paraId="23E12E93"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10C4797F" w14:textId="77777777" w:rsidR="001E05DC" w:rsidRPr="001E05DC" w:rsidRDefault="001E05DC" w:rsidP="001E05DC">
            <w:pPr>
              <w:spacing w:after="160" w:line="259" w:lineRule="auto"/>
            </w:pPr>
            <w:r w:rsidRPr="001E05DC">
              <w:t>Total number of people who are indigenous/ethnic minority</w:t>
            </w:r>
          </w:p>
        </w:tc>
      </w:tr>
      <w:tr w:rsidR="001E05DC" w:rsidRPr="001E05DC" w14:paraId="0A706CE5" w14:textId="77777777" w:rsidTr="005244E7">
        <w:tc>
          <w:tcPr>
            <w:tcW w:w="1843" w:type="dxa"/>
            <w:tcBorders>
              <w:top w:val="single" w:sz="6" w:space="0" w:color="auto"/>
              <w:bottom w:val="single" w:sz="6" w:space="0" w:color="auto"/>
            </w:tcBorders>
          </w:tcPr>
          <w:p w14:paraId="2DE7DBF6" w14:textId="77777777" w:rsidR="001E05DC" w:rsidRPr="001E05DC" w:rsidRDefault="001E05DC" w:rsidP="001E05DC">
            <w:pPr>
              <w:spacing w:after="160" w:line="259" w:lineRule="auto"/>
            </w:pPr>
            <w:r w:rsidRPr="001E05DC">
              <w:t>Education</w:t>
            </w:r>
          </w:p>
        </w:tc>
        <w:tc>
          <w:tcPr>
            <w:tcW w:w="2693" w:type="dxa"/>
            <w:tcBorders>
              <w:top w:val="single" w:sz="6" w:space="0" w:color="auto"/>
              <w:bottom w:val="single" w:sz="6" w:space="0" w:color="auto"/>
            </w:tcBorders>
          </w:tcPr>
          <w:p w14:paraId="32EE3F50" w14:textId="77777777" w:rsidR="001E05DC" w:rsidRPr="001E05DC" w:rsidRDefault="001E05DC" w:rsidP="001E05DC">
            <w:pPr>
              <w:spacing w:after="160" w:line="259" w:lineRule="auto"/>
            </w:pPr>
            <w:r w:rsidRPr="001E05DC">
              <w:t>Males aged 6 – 24 in school</w:t>
            </w:r>
          </w:p>
        </w:tc>
        <w:tc>
          <w:tcPr>
            <w:tcW w:w="2977" w:type="dxa"/>
            <w:tcBorders>
              <w:top w:val="single" w:sz="6" w:space="0" w:color="auto"/>
              <w:bottom w:val="single" w:sz="6" w:space="0" w:color="auto"/>
            </w:tcBorders>
          </w:tcPr>
          <w:p w14:paraId="78FFBCD2" w14:textId="77777777" w:rsidR="001E05DC" w:rsidRPr="001E05DC" w:rsidRDefault="001E05DC" w:rsidP="001E05DC">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05FBBF8D" w14:textId="77777777" w:rsidR="001E05DC" w:rsidRPr="001E05DC" w:rsidRDefault="001E05DC" w:rsidP="001E05DC">
            <w:pPr>
              <w:spacing w:after="160" w:line="259" w:lineRule="auto"/>
            </w:pPr>
          </w:p>
        </w:tc>
        <w:tc>
          <w:tcPr>
            <w:tcW w:w="4309" w:type="dxa"/>
            <w:tcBorders>
              <w:top w:val="single" w:sz="6" w:space="0" w:color="auto"/>
              <w:bottom w:val="single" w:sz="6" w:space="0" w:color="auto"/>
            </w:tcBorders>
          </w:tcPr>
          <w:p w14:paraId="25F0300F" w14:textId="77777777" w:rsidR="001E05DC" w:rsidRPr="001E05DC" w:rsidRDefault="001E05DC" w:rsidP="001E05DC">
            <w:pPr>
              <w:spacing w:after="160" w:line="259" w:lineRule="auto"/>
            </w:pPr>
            <w:r w:rsidRPr="001E05DC">
              <w:t>Number of males aged 6 - 24 in full time education</w:t>
            </w:r>
          </w:p>
        </w:tc>
      </w:tr>
      <w:tr w:rsidR="001E05DC" w:rsidRPr="001E05DC" w14:paraId="341615EF" w14:textId="77777777" w:rsidTr="005244E7">
        <w:tc>
          <w:tcPr>
            <w:tcW w:w="1843" w:type="dxa"/>
            <w:tcBorders>
              <w:top w:val="single" w:sz="6" w:space="0" w:color="auto"/>
            </w:tcBorders>
          </w:tcPr>
          <w:p w14:paraId="160E3E92" w14:textId="77777777" w:rsidR="001E05DC" w:rsidRPr="001E05DC" w:rsidRDefault="001E05DC" w:rsidP="001E05DC">
            <w:pPr>
              <w:spacing w:after="160" w:line="259" w:lineRule="auto"/>
            </w:pPr>
            <w:r w:rsidRPr="001E05DC">
              <w:t>Employment</w:t>
            </w:r>
          </w:p>
        </w:tc>
        <w:tc>
          <w:tcPr>
            <w:tcW w:w="2693" w:type="dxa"/>
            <w:tcBorders>
              <w:top w:val="single" w:sz="6" w:space="0" w:color="auto"/>
            </w:tcBorders>
          </w:tcPr>
          <w:p w14:paraId="3B83356A" w14:textId="77777777" w:rsidR="001E05DC" w:rsidRPr="001E05DC" w:rsidRDefault="001E05DC" w:rsidP="001E05DC">
            <w:pPr>
              <w:spacing w:after="160" w:line="259" w:lineRule="auto"/>
            </w:pPr>
            <w:r w:rsidRPr="001E05DC">
              <w:t>Number of adults employed in primary sector</w:t>
            </w:r>
          </w:p>
        </w:tc>
        <w:tc>
          <w:tcPr>
            <w:tcW w:w="2977" w:type="dxa"/>
            <w:tcBorders>
              <w:top w:val="single" w:sz="6" w:space="0" w:color="auto"/>
            </w:tcBorders>
          </w:tcPr>
          <w:p w14:paraId="33A4FD33" w14:textId="77777777" w:rsidR="001E05DC" w:rsidRPr="001E05DC" w:rsidRDefault="001E05DC" w:rsidP="001E05DC">
            <w:pPr>
              <w:spacing w:after="160" w:line="259" w:lineRule="auto"/>
            </w:pPr>
            <w:r w:rsidRPr="001E05DC">
              <w:t>Proportion of total adult population</w:t>
            </w:r>
          </w:p>
        </w:tc>
        <w:tc>
          <w:tcPr>
            <w:tcW w:w="2126" w:type="dxa"/>
            <w:tcBorders>
              <w:top w:val="single" w:sz="6" w:space="0" w:color="auto"/>
            </w:tcBorders>
          </w:tcPr>
          <w:p w14:paraId="5B92514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174458F9" w14:textId="77777777" w:rsidR="001E05DC" w:rsidRPr="001E05DC" w:rsidRDefault="001E05DC" w:rsidP="001E05DC">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1E05DC" w:rsidRPr="001E05DC" w14:paraId="4AF6482F" w14:textId="77777777" w:rsidTr="005244E7">
        <w:tc>
          <w:tcPr>
            <w:tcW w:w="1843" w:type="dxa"/>
            <w:tcBorders>
              <w:bottom w:val="single" w:sz="6" w:space="0" w:color="auto"/>
            </w:tcBorders>
          </w:tcPr>
          <w:p w14:paraId="4E54449F" w14:textId="77777777" w:rsidR="001E05DC" w:rsidRPr="001E05DC" w:rsidRDefault="001E05DC" w:rsidP="001E05DC">
            <w:pPr>
              <w:spacing w:after="160" w:line="259" w:lineRule="auto"/>
            </w:pPr>
          </w:p>
        </w:tc>
        <w:tc>
          <w:tcPr>
            <w:tcW w:w="2693" w:type="dxa"/>
            <w:tcBorders>
              <w:bottom w:val="single" w:sz="6" w:space="0" w:color="auto"/>
            </w:tcBorders>
          </w:tcPr>
          <w:p w14:paraId="11D95697" w14:textId="77777777" w:rsidR="001E05DC" w:rsidRPr="001E05DC" w:rsidRDefault="001E05DC" w:rsidP="001E05DC">
            <w:pPr>
              <w:spacing w:after="160" w:line="259" w:lineRule="auto"/>
            </w:pPr>
            <w:r w:rsidRPr="001E05DC">
              <w:t>Number of adults employed in secondary sector</w:t>
            </w:r>
          </w:p>
        </w:tc>
        <w:tc>
          <w:tcPr>
            <w:tcW w:w="2977" w:type="dxa"/>
            <w:tcBorders>
              <w:bottom w:val="single" w:sz="6" w:space="0" w:color="auto"/>
            </w:tcBorders>
          </w:tcPr>
          <w:p w14:paraId="59DB95A0" w14:textId="77777777" w:rsidR="001E05DC" w:rsidRPr="001E05DC" w:rsidRDefault="001E05DC" w:rsidP="001E05DC">
            <w:pPr>
              <w:spacing w:after="160" w:line="259" w:lineRule="auto"/>
            </w:pPr>
            <w:r w:rsidRPr="001E05DC">
              <w:t>Proportion of total adult population</w:t>
            </w:r>
          </w:p>
        </w:tc>
        <w:tc>
          <w:tcPr>
            <w:tcW w:w="2126" w:type="dxa"/>
            <w:tcBorders>
              <w:bottom w:val="single" w:sz="6" w:space="0" w:color="auto"/>
            </w:tcBorders>
          </w:tcPr>
          <w:p w14:paraId="580812D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48C865CD" w14:textId="77777777" w:rsidR="001E05DC" w:rsidRPr="001E05DC" w:rsidRDefault="001E05DC" w:rsidP="001E05DC">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1E05DC" w:rsidRPr="001E05DC" w14:paraId="0D65651A" w14:textId="77777777" w:rsidTr="005244E7">
        <w:tc>
          <w:tcPr>
            <w:tcW w:w="1843" w:type="dxa"/>
            <w:tcBorders>
              <w:top w:val="single" w:sz="6" w:space="0" w:color="auto"/>
            </w:tcBorders>
          </w:tcPr>
          <w:p w14:paraId="653BFD54" w14:textId="77777777" w:rsidR="001E05DC" w:rsidRPr="001E05DC" w:rsidRDefault="001E05DC" w:rsidP="001E05DC">
            <w:pPr>
              <w:spacing w:after="160" w:line="259" w:lineRule="auto"/>
            </w:pPr>
            <w:r w:rsidRPr="001E05DC">
              <w:t>Economic security</w:t>
            </w:r>
          </w:p>
        </w:tc>
        <w:tc>
          <w:tcPr>
            <w:tcW w:w="2693" w:type="dxa"/>
            <w:tcBorders>
              <w:top w:val="single" w:sz="6" w:space="0" w:color="auto"/>
            </w:tcBorders>
          </w:tcPr>
          <w:p w14:paraId="49725994" w14:textId="77777777" w:rsidR="001E05DC" w:rsidRPr="001E05DC" w:rsidRDefault="001E05DC" w:rsidP="001E05DC">
            <w:pPr>
              <w:spacing w:after="160" w:line="259" w:lineRule="auto"/>
            </w:pPr>
            <w:r w:rsidRPr="001E05DC">
              <w:t>Number of families with &lt;1ha rice land (including no rice land)</w:t>
            </w:r>
          </w:p>
        </w:tc>
        <w:tc>
          <w:tcPr>
            <w:tcW w:w="2977" w:type="dxa"/>
            <w:tcBorders>
              <w:top w:val="single" w:sz="6" w:space="0" w:color="auto"/>
            </w:tcBorders>
          </w:tcPr>
          <w:p w14:paraId="42E36958" w14:textId="77777777" w:rsidR="001E05DC" w:rsidRPr="001E05DC" w:rsidRDefault="001E05DC" w:rsidP="001E05DC">
            <w:pPr>
              <w:spacing w:after="160" w:line="259" w:lineRule="auto"/>
            </w:pPr>
            <w:r w:rsidRPr="001E05DC">
              <w:t>Proportion of total number of families</w:t>
            </w:r>
          </w:p>
        </w:tc>
        <w:tc>
          <w:tcPr>
            <w:tcW w:w="2126" w:type="dxa"/>
            <w:tcBorders>
              <w:top w:val="single" w:sz="6" w:space="0" w:color="auto"/>
            </w:tcBorders>
          </w:tcPr>
          <w:p w14:paraId="294D21FF"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F1E02FD" w14:textId="77777777" w:rsidR="001E05DC" w:rsidRPr="001E05DC" w:rsidRDefault="001E05DC" w:rsidP="001E05DC">
            <w:pPr>
              <w:spacing w:after="160" w:line="259" w:lineRule="auto"/>
            </w:pPr>
          </w:p>
        </w:tc>
      </w:tr>
      <w:tr w:rsidR="001E05DC" w:rsidRPr="001E05DC" w14:paraId="17FD5D42" w14:textId="77777777" w:rsidTr="005244E7">
        <w:tc>
          <w:tcPr>
            <w:tcW w:w="1843" w:type="dxa"/>
            <w:tcBorders>
              <w:bottom w:val="single" w:sz="6" w:space="0" w:color="auto"/>
            </w:tcBorders>
          </w:tcPr>
          <w:p w14:paraId="05E44AF9" w14:textId="77777777" w:rsidR="001E05DC" w:rsidRPr="001E05DC" w:rsidRDefault="001E05DC" w:rsidP="001E05DC">
            <w:pPr>
              <w:spacing w:after="160" w:line="259" w:lineRule="auto"/>
            </w:pPr>
          </w:p>
        </w:tc>
        <w:tc>
          <w:tcPr>
            <w:tcW w:w="2693" w:type="dxa"/>
            <w:tcBorders>
              <w:bottom w:val="single" w:sz="6" w:space="0" w:color="auto"/>
            </w:tcBorders>
          </w:tcPr>
          <w:p w14:paraId="221CF299" w14:textId="77777777" w:rsidR="001E05DC" w:rsidRPr="001E05DC" w:rsidRDefault="001E05DC" w:rsidP="001E05DC">
            <w:pPr>
              <w:spacing w:after="160" w:line="259" w:lineRule="auto"/>
            </w:pPr>
            <w:r w:rsidRPr="001E05DC">
              <w:t>Number of families who keep pigs</w:t>
            </w:r>
          </w:p>
        </w:tc>
        <w:tc>
          <w:tcPr>
            <w:tcW w:w="2977" w:type="dxa"/>
            <w:tcBorders>
              <w:bottom w:val="single" w:sz="6" w:space="0" w:color="auto"/>
            </w:tcBorders>
          </w:tcPr>
          <w:p w14:paraId="4B939DA4" w14:textId="77777777" w:rsidR="001E05DC" w:rsidRPr="001E05DC" w:rsidRDefault="001E05DC" w:rsidP="001E05DC">
            <w:pPr>
              <w:spacing w:after="160" w:line="259" w:lineRule="auto"/>
            </w:pPr>
            <w:r w:rsidRPr="001E05DC">
              <w:t>Proportion of total number of families</w:t>
            </w:r>
          </w:p>
        </w:tc>
        <w:tc>
          <w:tcPr>
            <w:tcW w:w="2126" w:type="dxa"/>
            <w:tcBorders>
              <w:bottom w:val="single" w:sz="6" w:space="0" w:color="auto"/>
            </w:tcBorders>
          </w:tcPr>
          <w:p w14:paraId="7913700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79BE6388" w14:textId="77777777" w:rsidR="001E05DC" w:rsidRPr="001E05DC" w:rsidRDefault="001E05DC" w:rsidP="001E05DC">
            <w:pPr>
              <w:spacing w:after="160" w:line="259" w:lineRule="auto"/>
            </w:pPr>
          </w:p>
        </w:tc>
      </w:tr>
      <w:tr w:rsidR="001E05DC" w:rsidRPr="001E05DC" w14:paraId="4C083BF6" w14:textId="77777777" w:rsidTr="005244E7">
        <w:tc>
          <w:tcPr>
            <w:tcW w:w="1843" w:type="dxa"/>
            <w:tcBorders>
              <w:top w:val="single" w:sz="6" w:space="0" w:color="auto"/>
            </w:tcBorders>
          </w:tcPr>
          <w:p w14:paraId="6DEF6266" w14:textId="77777777" w:rsidR="001E05DC" w:rsidRPr="001E05DC" w:rsidRDefault="001E05DC" w:rsidP="001E05DC">
            <w:pPr>
              <w:spacing w:after="160" w:line="259" w:lineRule="auto"/>
            </w:pPr>
            <w:r w:rsidRPr="001E05DC">
              <w:t>Access to services</w:t>
            </w:r>
          </w:p>
        </w:tc>
        <w:tc>
          <w:tcPr>
            <w:tcW w:w="2693" w:type="dxa"/>
            <w:tcBorders>
              <w:top w:val="single" w:sz="6" w:space="0" w:color="auto"/>
            </w:tcBorders>
          </w:tcPr>
          <w:p w14:paraId="139ED074" w14:textId="77777777" w:rsidR="001E05DC" w:rsidRPr="001E05DC" w:rsidRDefault="001E05DC" w:rsidP="001E05DC">
            <w:pPr>
              <w:spacing w:after="160" w:line="259" w:lineRule="auto"/>
            </w:pPr>
            <w:r w:rsidRPr="001E05DC">
              <w:t>Distance to nearest school</w:t>
            </w:r>
          </w:p>
        </w:tc>
        <w:tc>
          <w:tcPr>
            <w:tcW w:w="2977" w:type="dxa"/>
            <w:tcBorders>
              <w:top w:val="single" w:sz="6" w:space="0" w:color="auto"/>
            </w:tcBorders>
          </w:tcPr>
          <w:p w14:paraId="4EAFAD1C" w14:textId="77777777" w:rsidR="001E05DC" w:rsidRPr="001E05DC" w:rsidRDefault="001E05DC" w:rsidP="001E05DC">
            <w:pPr>
              <w:spacing w:after="160" w:line="259" w:lineRule="auto"/>
            </w:pPr>
          </w:p>
        </w:tc>
        <w:tc>
          <w:tcPr>
            <w:tcW w:w="2126" w:type="dxa"/>
            <w:tcBorders>
              <w:top w:val="single" w:sz="6" w:space="0" w:color="auto"/>
            </w:tcBorders>
          </w:tcPr>
          <w:p w14:paraId="4490E3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5669900" w14:textId="77777777" w:rsidR="001E05DC" w:rsidRPr="001E05DC" w:rsidRDefault="001E05DC" w:rsidP="001E05DC">
            <w:pPr>
              <w:spacing w:after="160" w:line="259" w:lineRule="auto"/>
            </w:pPr>
            <w:r w:rsidRPr="001E05DC">
              <w:t>Median distance from any village in the commune to the nearest school (primary or secondary)</w:t>
            </w:r>
          </w:p>
        </w:tc>
      </w:tr>
      <w:tr w:rsidR="001E05DC" w:rsidRPr="001E05DC" w14:paraId="6EF682D8" w14:textId="77777777" w:rsidTr="005244E7">
        <w:tc>
          <w:tcPr>
            <w:tcW w:w="1843" w:type="dxa"/>
          </w:tcPr>
          <w:p w14:paraId="72F13796" w14:textId="77777777" w:rsidR="001E05DC" w:rsidRPr="001E05DC" w:rsidRDefault="001E05DC" w:rsidP="001E05DC">
            <w:pPr>
              <w:spacing w:after="160" w:line="259" w:lineRule="auto"/>
            </w:pPr>
          </w:p>
        </w:tc>
        <w:tc>
          <w:tcPr>
            <w:tcW w:w="2693" w:type="dxa"/>
          </w:tcPr>
          <w:p w14:paraId="2AEE72EC" w14:textId="77777777" w:rsidR="001E05DC" w:rsidRPr="001E05DC" w:rsidRDefault="001E05DC" w:rsidP="001E05DC">
            <w:pPr>
              <w:spacing w:after="160" w:line="259" w:lineRule="auto"/>
            </w:pPr>
            <w:r w:rsidRPr="001E05DC">
              <w:t>Number of families with access to waste collection</w:t>
            </w:r>
          </w:p>
        </w:tc>
        <w:tc>
          <w:tcPr>
            <w:tcW w:w="2977" w:type="dxa"/>
          </w:tcPr>
          <w:p w14:paraId="18BBA446" w14:textId="77777777" w:rsidR="001E05DC" w:rsidRPr="001E05DC" w:rsidRDefault="001E05DC" w:rsidP="001E05DC">
            <w:pPr>
              <w:spacing w:after="160" w:line="259" w:lineRule="auto"/>
            </w:pPr>
            <w:r w:rsidRPr="001E05DC">
              <w:t>Proportion of total number of families</w:t>
            </w:r>
          </w:p>
        </w:tc>
        <w:tc>
          <w:tcPr>
            <w:tcW w:w="2126" w:type="dxa"/>
          </w:tcPr>
          <w:p w14:paraId="7199D16A" w14:textId="77777777" w:rsidR="001E05DC" w:rsidRPr="001E05DC" w:rsidRDefault="001E05DC" w:rsidP="001E05DC">
            <w:pPr>
              <w:spacing w:after="160" w:line="259" w:lineRule="auto"/>
            </w:pPr>
          </w:p>
        </w:tc>
        <w:tc>
          <w:tcPr>
            <w:tcW w:w="4309" w:type="dxa"/>
          </w:tcPr>
          <w:p w14:paraId="3503D45B" w14:textId="77777777" w:rsidR="001E05DC" w:rsidRPr="001E05DC" w:rsidRDefault="001E05DC" w:rsidP="001E05DC">
            <w:pPr>
              <w:spacing w:after="160" w:line="259" w:lineRule="auto"/>
            </w:pPr>
          </w:p>
        </w:tc>
      </w:tr>
      <w:tr w:rsidR="001E05DC" w:rsidRPr="001E05DC" w14:paraId="48AAFF28" w14:textId="77777777" w:rsidTr="005244E7">
        <w:tc>
          <w:tcPr>
            <w:tcW w:w="1843" w:type="dxa"/>
          </w:tcPr>
          <w:p w14:paraId="020685DE" w14:textId="77777777" w:rsidR="001E05DC" w:rsidRPr="001E05DC" w:rsidRDefault="001E05DC" w:rsidP="001E05DC">
            <w:pPr>
              <w:spacing w:after="160" w:line="259" w:lineRule="auto"/>
            </w:pPr>
          </w:p>
        </w:tc>
        <w:tc>
          <w:tcPr>
            <w:tcW w:w="2693" w:type="dxa"/>
          </w:tcPr>
          <w:p w14:paraId="4F4A509E" w14:textId="77777777" w:rsidR="001E05DC" w:rsidRPr="001E05DC" w:rsidRDefault="001E05DC" w:rsidP="001E05DC">
            <w:pPr>
              <w:spacing w:after="160" w:line="259" w:lineRule="auto"/>
            </w:pPr>
            <w:r w:rsidRPr="001E05DC">
              <w:t>Distance to the Commune Office</w:t>
            </w:r>
          </w:p>
        </w:tc>
        <w:tc>
          <w:tcPr>
            <w:tcW w:w="2977" w:type="dxa"/>
          </w:tcPr>
          <w:p w14:paraId="7103955D" w14:textId="77777777" w:rsidR="001E05DC" w:rsidRPr="001E05DC" w:rsidRDefault="001E05DC" w:rsidP="001E05DC">
            <w:pPr>
              <w:spacing w:after="160" w:line="259" w:lineRule="auto"/>
            </w:pPr>
          </w:p>
        </w:tc>
        <w:tc>
          <w:tcPr>
            <w:tcW w:w="2126" w:type="dxa"/>
          </w:tcPr>
          <w:p w14:paraId="31860B12" w14:textId="77777777" w:rsidR="001E05DC" w:rsidRPr="001E05DC" w:rsidRDefault="001E05DC" w:rsidP="001E05DC">
            <w:pPr>
              <w:spacing w:after="160" w:line="259" w:lineRule="auto"/>
            </w:pPr>
          </w:p>
        </w:tc>
        <w:tc>
          <w:tcPr>
            <w:tcW w:w="4309" w:type="dxa"/>
          </w:tcPr>
          <w:p w14:paraId="7E6375CC" w14:textId="77777777" w:rsidR="001E05DC" w:rsidRPr="001E05DC" w:rsidRDefault="001E05DC" w:rsidP="001E05DC">
            <w:pPr>
              <w:spacing w:after="160" w:line="259" w:lineRule="auto"/>
            </w:pPr>
            <w:r w:rsidRPr="001E05DC">
              <w:t>Median distance from any village in the commune to the Commune Office (government administration office)</w:t>
            </w:r>
          </w:p>
        </w:tc>
      </w:tr>
      <w:tr w:rsidR="001E05DC" w:rsidRPr="001E05DC" w14:paraId="48C78752" w14:textId="77777777" w:rsidTr="005244E7">
        <w:tc>
          <w:tcPr>
            <w:tcW w:w="1843" w:type="dxa"/>
            <w:tcBorders>
              <w:top w:val="single" w:sz="6" w:space="0" w:color="auto"/>
            </w:tcBorders>
          </w:tcPr>
          <w:p w14:paraId="630B78AC" w14:textId="77777777" w:rsidR="001E05DC" w:rsidRPr="001E05DC" w:rsidRDefault="001E05DC" w:rsidP="001E05DC">
            <w:pPr>
              <w:spacing w:after="160" w:line="259" w:lineRule="auto"/>
            </w:pPr>
            <w:r w:rsidRPr="001E05DC">
              <w:t xml:space="preserve">Social justice </w:t>
            </w:r>
          </w:p>
        </w:tc>
        <w:tc>
          <w:tcPr>
            <w:tcW w:w="2693" w:type="dxa"/>
            <w:tcBorders>
              <w:top w:val="single" w:sz="6" w:space="0" w:color="auto"/>
            </w:tcBorders>
          </w:tcPr>
          <w:p w14:paraId="4A2141D7" w14:textId="77777777" w:rsidR="001E05DC" w:rsidRPr="001E05DC" w:rsidRDefault="001E05DC" w:rsidP="001E05DC">
            <w:pPr>
              <w:spacing w:after="160" w:line="259" w:lineRule="auto"/>
            </w:pPr>
            <w:r w:rsidRPr="001E05DC">
              <w:t>Number of criminal cases</w:t>
            </w:r>
          </w:p>
        </w:tc>
        <w:tc>
          <w:tcPr>
            <w:tcW w:w="2977" w:type="dxa"/>
            <w:tcBorders>
              <w:top w:val="single" w:sz="6" w:space="0" w:color="auto"/>
            </w:tcBorders>
          </w:tcPr>
          <w:p w14:paraId="78E7A966" w14:textId="77777777" w:rsidR="001E05DC" w:rsidRPr="001E05DC" w:rsidRDefault="001E05DC" w:rsidP="001E05DC">
            <w:pPr>
              <w:spacing w:after="160" w:line="259" w:lineRule="auto"/>
            </w:pPr>
            <w:r w:rsidRPr="001E05DC">
              <w:t>Criminal cases per capita</w:t>
            </w:r>
          </w:p>
        </w:tc>
        <w:tc>
          <w:tcPr>
            <w:tcW w:w="2126" w:type="dxa"/>
            <w:tcBorders>
              <w:top w:val="single" w:sz="6" w:space="0" w:color="auto"/>
            </w:tcBorders>
          </w:tcPr>
          <w:p w14:paraId="6A5A9527"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3018F6F9" w14:textId="77777777" w:rsidR="001E05DC" w:rsidRPr="001E05DC" w:rsidRDefault="001E05DC" w:rsidP="001E05DC">
            <w:pPr>
              <w:spacing w:after="160" w:line="259" w:lineRule="auto"/>
            </w:pPr>
            <w:r w:rsidRPr="001E05DC">
              <w:t>Includes murder, theft, and other criminal cases</w:t>
            </w:r>
          </w:p>
        </w:tc>
      </w:tr>
      <w:tr w:rsidR="001E05DC" w:rsidRPr="001E05DC" w14:paraId="057B55AA" w14:textId="77777777" w:rsidTr="005244E7">
        <w:tc>
          <w:tcPr>
            <w:tcW w:w="1843" w:type="dxa"/>
          </w:tcPr>
          <w:p w14:paraId="299F3EF7" w14:textId="77777777" w:rsidR="001E05DC" w:rsidRPr="001E05DC" w:rsidRDefault="001E05DC" w:rsidP="001E05DC">
            <w:pPr>
              <w:spacing w:after="160" w:line="259" w:lineRule="auto"/>
            </w:pPr>
          </w:p>
        </w:tc>
        <w:tc>
          <w:tcPr>
            <w:tcW w:w="2693" w:type="dxa"/>
          </w:tcPr>
          <w:p w14:paraId="5D3F4BF7" w14:textId="77777777" w:rsidR="001E05DC" w:rsidRPr="001E05DC" w:rsidRDefault="001E05DC" w:rsidP="001E05DC">
            <w:pPr>
              <w:spacing w:after="160" w:line="259" w:lineRule="auto"/>
            </w:pPr>
          </w:p>
        </w:tc>
        <w:tc>
          <w:tcPr>
            <w:tcW w:w="2977" w:type="dxa"/>
          </w:tcPr>
          <w:p w14:paraId="60523272" w14:textId="77777777" w:rsidR="001E05DC" w:rsidRPr="001E05DC" w:rsidRDefault="001E05DC" w:rsidP="001E05DC">
            <w:pPr>
              <w:spacing w:after="160" w:line="259" w:lineRule="auto"/>
            </w:pPr>
          </w:p>
        </w:tc>
        <w:tc>
          <w:tcPr>
            <w:tcW w:w="2126" w:type="dxa"/>
          </w:tcPr>
          <w:p w14:paraId="4C6638F3" w14:textId="77777777" w:rsidR="001E05DC" w:rsidRPr="001E05DC" w:rsidRDefault="001E05DC" w:rsidP="001E05DC">
            <w:pPr>
              <w:spacing w:after="160" w:line="259" w:lineRule="auto"/>
            </w:pPr>
          </w:p>
        </w:tc>
        <w:tc>
          <w:tcPr>
            <w:tcW w:w="4309" w:type="dxa"/>
          </w:tcPr>
          <w:p w14:paraId="08A38D95" w14:textId="77777777" w:rsidR="001E05DC" w:rsidRPr="001E05DC" w:rsidRDefault="001E05DC" w:rsidP="001E05DC">
            <w:pPr>
              <w:spacing w:after="160" w:line="259" w:lineRule="auto"/>
            </w:pPr>
          </w:p>
        </w:tc>
      </w:tr>
      <w:tr w:rsidR="001E05DC" w:rsidRPr="001E05DC" w14:paraId="07A832CA" w14:textId="77777777" w:rsidTr="005244E7">
        <w:tc>
          <w:tcPr>
            <w:tcW w:w="1843" w:type="dxa"/>
            <w:tcBorders>
              <w:bottom w:val="single" w:sz="6" w:space="0" w:color="auto"/>
            </w:tcBorders>
          </w:tcPr>
          <w:p w14:paraId="679207A3" w14:textId="77777777" w:rsidR="001E05DC" w:rsidRPr="001E05DC" w:rsidRDefault="001E05DC" w:rsidP="001E05DC">
            <w:pPr>
              <w:spacing w:after="160" w:line="259" w:lineRule="auto"/>
            </w:pPr>
          </w:p>
        </w:tc>
        <w:tc>
          <w:tcPr>
            <w:tcW w:w="2693" w:type="dxa"/>
            <w:tcBorders>
              <w:bottom w:val="single" w:sz="6" w:space="0" w:color="auto"/>
            </w:tcBorders>
          </w:tcPr>
          <w:p w14:paraId="683BF0D9" w14:textId="77777777" w:rsidR="001E05DC" w:rsidRPr="001E05DC" w:rsidRDefault="001E05DC" w:rsidP="001E05DC">
            <w:pPr>
              <w:spacing w:after="160" w:line="259" w:lineRule="auto"/>
            </w:pPr>
            <w:r w:rsidRPr="001E05DC">
              <w:t>Number of land conflict cases</w:t>
            </w:r>
          </w:p>
        </w:tc>
        <w:tc>
          <w:tcPr>
            <w:tcW w:w="2977" w:type="dxa"/>
            <w:tcBorders>
              <w:bottom w:val="single" w:sz="6" w:space="0" w:color="auto"/>
            </w:tcBorders>
          </w:tcPr>
          <w:p w14:paraId="5E939F9A" w14:textId="77777777" w:rsidR="001E05DC" w:rsidRPr="001E05DC" w:rsidRDefault="001E05DC" w:rsidP="001E05DC">
            <w:pPr>
              <w:spacing w:after="160" w:line="259" w:lineRule="auto"/>
            </w:pPr>
          </w:p>
        </w:tc>
        <w:tc>
          <w:tcPr>
            <w:tcW w:w="2126" w:type="dxa"/>
            <w:tcBorders>
              <w:bottom w:val="single" w:sz="6" w:space="0" w:color="auto"/>
            </w:tcBorders>
          </w:tcPr>
          <w:p w14:paraId="605ED0ED"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30820936" w14:textId="77777777" w:rsidR="001E05DC" w:rsidRPr="001E05DC" w:rsidRDefault="001E05DC" w:rsidP="001E05DC">
            <w:pPr>
              <w:spacing w:after="160" w:line="259" w:lineRule="auto"/>
            </w:pPr>
            <w:r w:rsidRPr="001E05DC">
              <w:t>In the previous 12 months</w:t>
            </w:r>
          </w:p>
        </w:tc>
      </w:tr>
      <w:tr w:rsidR="001E05DC" w:rsidRPr="001E05DC" w14:paraId="0F4FA21B" w14:textId="77777777" w:rsidTr="005244E7">
        <w:tc>
          <w:tcPr>
            <w:tcW w:w="1843" w:type="dxa"/>
            <w:tcBorders>
              <w:top w:val="single" w:sz="6" w:space="0" w:color="auto"/>
            </w:tcBorders>
          </w:tcPr>
          <w:p w14:paraId="5AB11E83" w14:textId="77777777" w:rsidR="001E05DC" w:rsidRPr="001E05DC" w:rsidRDefault="001E05DC" w:rsidP="001E05DC">
            <w:pPr>
              <w:spacing w:after="160" w:line="259" w:lineRule="auto"/>
            </w:pPr>
            <w:r w:rsidRPr="001E05DC">
              <w:t>Migration</w:t>
            </w:r>
          </w:p>
        </w:tc>
        <w:tc>
          <w:tcPr>
            <w:tcW w:w="2693" w:type="dxa"/>
            <w:tcBorders>
              <w:top w:val="single" w:sz="6" w:space="0" w:color="auto"/>
            </w:tcBorders>
          </w:tcPr>
          <w:p w14:paraId="57EC6B18" w14:textId="77777777" w:rsidR="001E05DC" w:rsidRPr="001E05DC" w:rsidRDefault="001E05DC" w:rsidP="001E05DC">
            <w:pPr>
              <w:spacing w:after="160" w:line="259" w:lineRule="auto"/>
            </w:pPr>
            <w:r w:rsidRPr="001E05DC">
              <w:t>Number of in-migrants</w:t>
            </w:r>
          </w:p>
        </w:tc>
        <w:tc>
          <w:tcPr>
            <w:tcW w:w="2977" w:type="dxa"/>
            <w:tcBorders>
              <w:top w:val="single" w:sz="6" w:space="0" w:color="auto"/>
            </w:tcBorders>
          </w:tcPr>
          <w:p w14:paraId="23D559F4" w14:textId="77777777" w:rsidR="001E05DC" w:rsidRPr="001E05DC" w:rsidRDefault="001E05DC" w:rsidP="001E05DC">
            <w:pPr>
              <w:spacing w:after="160" w:line="259" w:lineRule="auto"/>
            </w:pPr>
          </w:p>
        </w:tc>
        <w:tc>
          <w:tcPr>
            <w:tcW w:w="2126" w:type="dxa"/>
            <w:tcBorders>
              <w:top w:val="single" w:sz="6" w:space="0" w:color="auto"/>
            </w:tcBorders>
          </w:tcPr>
          <w:p w14:paraId="4AE89E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59077CE7" w14:textId="77777777" w:rsidR="001E05DC" w:rsidRPr="001E05DC" w:rsidRDefault="001E05DC" w:rsidP="001E05DC">
            <w:pPr>
              <w:spacing w:after="160" w:line="259" w:lineRule="auto"/>
            </w:pPr>
            <w:r w:rsidRPr="001E05DC">
              <w:t>Migration into the commune</w:t>
            </w:r>
          </w:p>
        </w:tc>
      </w:tr>
      <w:tr w:rsidR="001E05DC" w:rsidRPr="001E05DC" w14:paraId="0FDB2528" w14:textId="77777777" w:rsidTr="005244E7">
        <w:tc>
          <w:tcPr>
            <w:tcW w:w="1843" w:type="dxa"/>
            <w:tcBorders>
              <w:bottom w:val="single" w:sz="6" w:space="0" w:color="auto"/>
            </w:tcBorders>
          </w:tcPr>
          <w:p w14:paraId="7D0AA6C5" w14:textId="77777777" w:rsidR="001E05DC" w:rsidRPr="001E05DC" w:rsidRDefault="001E05DC" w:rsidP="001E05DC">
            <w:pPr>
              <w:spacing w:after="160" w:line="259" w:lineRule="auto"/>
            </w:pPr>
          </w:p>
        </w:tc>
        <w:tc>
          <w:tcPr>
            <w:tcW w:w="2693" w:type="dxa"/>
            <w:tcBorders>
              <w:bottom w:val="single" w:sz="6" w:space="0" w:color="auto"/>
            </w:tcBorders>
          </w:tcPr>
          <w:p w14:paraId="1CACBFEA" w14:textId="77777777" w:rsidR="001E05DC" w:rsidRPr="001E05DC" w:rsidRDefault="001E05DC" w:rsidP="001E05DC">
            <w:pPr>
              <w:spacing w:after="160" w:line="259" w:lineRule="auto"/>
            </w:pPr>
            <w:r w:rsidRPr="001E05DC">
              <w:t>Number of out-migrants</w:t>
            </w:r>
          </w:p>
        </w:tc>
        <w:tc>
          <w:tcPr>
            <w:tcW w:w="2977" w:type="dxa"/>
            <w:tcBorders>
              <w:bottom w:val="single" w:sz="6" w:space="0" w:color="auto"/>
            </w:tcBorders>
          </w:tcPr>
          <w:p w14:paraId="2A4B40A9" w14:textId="77777777" w:rsidR="001E05DC" w:rsidRPr="001E05DC" w:rsidRDefault="001E05DC" w:rsidP="001E05DC">
            <w:pPr>
              <w:spacing w:after="160" w:line="259" w:lineRule="auto"/>
            </w:pPr>
          </w:p>
        </w:tc>
        <w:tc>
          <w:tcPr>
            <w:tcW w:w="2126" w:type="dxa"/>
            <w:tcBorders>
              <w:bottom w:val="single" w:sz="6" w:space="0" w:color="auto"/>
            </w:tcBorders>
          </w:tcPr>
          <w:p w14:paraId="23FC6644"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24EC147F" w14:textId="77777777" w:rsidR="001E05DC" w:rsidRPr="001E05DC" w:rsidRDefault="001E05DC" w:rsidP="001E05DC">
            <w:pPr>
              <w:spacing w:after="160" w:line="259" w:lineRule="auto"/>
            </w:pPr>
            <w:r w:rsidRPr="001E05DC">
              <w:t>Migration out of the commune</w:t>
            </w:r>
          </w:p>
        </w:tc>
      </w:tr>
      <w:tr w:rsidR="001E05DC" w:rsidRPr="001E05DC" w14:paraId="70129BF5" w14:textId="77777777" w:rsidTr="005244E7">
        <w:tc>
          <w:tcPr>
            <w:tcW w:w="1843" w:type="dxa"/>
            <w:tcBorders>
              <w:top w:val="single" w:sz="6" w:space="0" w:color="auto"/>
            </w:tcBorders>
          </w:tcPr>
          <w:p w14:paraId="652D1AEA" w14:textId="77777777" w:rsidR="001E05DC" w:rsidRPr="001E05DC" w:rsidRDefault="001E05DC" w:rsidP="001E05DC">
            <w:pPr>
              <w:spacing w:after="160" w:line="259" w:lineRule="auto"/>
            </w:pPr>
            <w:r w:rsidRPr="001E05DC">
              <w:t>Control</w:t>
            </w:r>
          </w:p>
        </w:tc>
        <w:tc>
          <w:tcPr>
            <w:tcW w:w="2693" w:type="dxa"/>
            <w:tcBorders>
              <w:top w:val="single" w:sz="6" w:space="0" w:color="auto"/>
            </w:tcBorders>
          </w:tcPr>
          <w:p w14:paraId="0E6E635E" w14:textId="77777777" w:rsidR="001E05DC" w:rsidRPr="001E05DC" w:rsidRDefault="001E05DC" w:rsidP="001E05DC">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3BE6D741" w14:textId="77777777" w:rsidR="001E05DC" w:rsidRPr="001E05DC" w:rsidRDefault="001E05DC" w:rsidP="001E05DC">
            <w:pPr>
              <w:spacing w:after="160" w:line="259" w:lineRule="auto"/>
            </w:pPr>
          </w:p>
        </w:tc>
        <w:tc>
          <w:tcPr>
            <w:tcW w:w="2126" w:type="dxa"/>
            <w:tcBorders>
              <w:top w:val="single" w:sz="6" w:space="0" w:color="auto"/>
            </w:tcBorders>
          </w:tcPr>
          <w:p w14:paraId="21DCA4BE"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28A8D57B" w14:textId="77777777" w:rsidR="001E05DC" w:rsidRPr="001E05DC" w:rsidRDefault="001E05DC" w:rsidP="001E05DC">
            <w:pPr>
              <w:spacing w:after="160" w:line="259" w:lineRule="auto"/>
            </w:pPr>
            <w:r w:rsidRPr="001E05DC">
              <w:t>Mean elevation for the commune</w:t>
            </w:r>
          </w:p>
        </w:tc>
      </w:tr>
      <w:tr w:rsidR="001E05DC" w:rsidRPr="001E05DC" w14:paraId="22F571BF" w14:textId="77777777" w:rsidTr="005244E7">
        <w:tc>
          <w:tcPr>
            <w:tcW w:w="1843" w:type="dxa"/>
          </w:tcPr>
          <w:p w14:paraId="14F602C3" w14:textId="77777777" w:rsidR="001E05DC" w:rsidRPr="001E05DC" w:rsidRDefault="001E05DC" w:rsidP="001E05DC">
            <w:pPr>
              <w:spacing w:after="160" w:line="259" w:lineRule="auto"/>
            </w:pPr>
          </w:p>
        </w:tc>
        <w:tc>
          <w:tcPr>
            <w:tcW w:w="2693" w:type="dxa"/>
          </w:tcPr>
          <w:p w14:paraId="3CD4B6F3" w14:textId="77777777" w:rsidR="001E05DC" w:rsidRPr="001E05DC" w:rsidRDefault="001E05DC" w:rsidP="001E05DC">
            <w:pPr>
              <w:spacing w:after="160" w:line="259" w:lineRule="auto"/>
            </w:pPr>
            <w:r w:rsidRPr="001E05DC">
              <w:t>Distance to international border (km)</w:t>
            </w:r>
          </w:p>
        </w:tc>
        <w:tc>
          <w:tcPr>
            <w:tcW w:w="2977" w:type="dxa"/>
          </w:tcPr>
          <w:p w14:paraId="477B6663" w14:textId="77777777" w:rsidR="001E05DC" w:rsidRPr="001E05DC" w:rsidRDefault="001E05DC" w:rsidP="001E05DC">
            <w:pPr>
              <w:spacing w:after="160" w:line="259" w:lineRule="auto"/>
            </w:pPr>
          </w:p>
        </w:tc>
        <w:tc>
          <w:tcPr>
            <w:tcW w:w="2126" w:type="dxa"/>
          </w:tcPr>
          <w:p w14:paraId="6413C332" w14:textId="77777777" w:rsidR="001E05DC" w:rsidRPr="001E05DC" w:rsidRDefault="001E05DC" w:rsidP="001E05DC">
            <w:pPr>
              <w:spacing w:after="160" w:line="259" w:lineRule="auto"/>
            </w:pPr>
            <w:r w:rsidRPr="001E05DC">
              <w:t>Categorical</w:t>
            </w:r>
          </w:p>
        </w:tc>
        <w:tc>
          <w:tcPr>
            <w:tcW w:w="4309" w:type="dxa"/>
          </w:tcPr>
          <w:p w14:paraId="65345032" w14:textId="77777777" w:rsidR="001E05DC" w:rsidRPr="001E05DC" w:rsidRDefault="001E05DC" w:rsidP="001E05DC">
            <w:pPr>
              <w:spacing w:after="160" w:line="259" w:lineRule="auto"/>
            </w:pPr>
            <w:r w:rsidRPr="001E05DC">
              <w:t>Distance from the centre of the commune to the nearest international border</w:t>
            </w:r>
          </w:p>
        </w:tc>
      </w:tr>
      <w:tr w:rsidR="001E05DC" w:rsidRPr="001E05DC" w14:paraId="4F59946C" w14:textId="77777777" w:rsidTr="005244E7">
        <w:tc>
          <w:tcPr>
            <w:tcW w:w="1843" w:type="dxa"/>
          </w:tcPr>
          <w:p w14:paraId="3D196F39" w14:textId="77777777" w:rsidR="001E05DC" w:rsidRPr="001E05DC" w:rsidRDefault="001E05DC" w:rsidP="001E05DC">
            <w:pPr>
              <w:spacing w:after="160" w:line="259" w:lineRule="auto"/>
            </w:pPr>
          </w:p>
        </w:tc>
        <w:tc>
          <w:tcPr>
            <w:tcW w:w="2693" w:type="dxa"/>
          </w:tcPr>
          <w:p w14:paraId="13CCB873" w14:textId="77777777" w:rsidR="001E05DC" w:rsidRPr="001E05DC" w:rsidRDefault="001E05DC" w:rsidP="001E05DC">
            <w:pPr>
              <w:spacing w:after="160" w:line="259" w:lineRule="auto"/>
            </w:pPr>
            <w:r w:rsidRPr="001E05DC">
              <w:t>Distance to Provincial Capital (km)</w:t>
            </w:r>
          </w:p>
        </w:tc>
        <w:tc>
          <w:tcPr>
            <w:tcW w:w="2977" w:type="dxa"/>
          </w:tcPr>
          <w:p w14:paraId="2FCCC5FB" w14:textId="77777777" w:rsidR="001E05DC" w:rsidRPr="001E05DC" w:rsidRDefault="001E05DC" w:rsidP="001E05DC">
            <w:pPr>
              <w:spacing w:after="160" w:line="259" w:lineRule="auto"/>
            </w:pPr>
          </w:p>
        </w:tc>
        <w:tc>
          <w:tcPr>
            <w:tcW w:w="2126" w:type="dxa"/>
          </w:tcPr>
          <w:p w14:paraId="5DD3FC7B" w14:textId="77777777" w:rsidR="001E05DC" w:rsidRPr="001E05DC" w:rsidRDefault="001E05DC" w:rsidP="001E05DC">
            <w:pPr>
              <w:spacing w:after="160" w:line="259" w:lineRule="auto"/>
            </w:pPr>
            <w:r w:rsidRPr="001E05DC">
              <w:t>Categorical</w:t>
            </w:r>
          </w:p>
        </w:tc>
        <w:tc>
          <w:tcPr>
            <w:tcW w:w="4309" w:type="dxa"/>
          </w:tcPr>
          <w:p w14:paraId="2889F3C5" w14:textId="77777777" w:rsidR="001E05DC" w:rsidRPr="001E05DC" w:rsidRDefault="001E05DC" w:rsidP="001E05DC">
            <w:pPr>
              <w:spacing w:after="160" w:line="259" w:lineRule="auto"/>
            </w:pPr>
            <w:r w:rsidRPr="001E05DC">
              <w:t>Distance from the centre of the commune to the centre of the provincial capital (town or city)</w:t>
            </w:r>
          </w:p>
        </w:tc>
      </w:tr>
      <w:tr w:rsidR="001E05DC" w:rsidRPr="001E05DC" w14:paraId="335CA355" w14:textId="77777777" w:rsidTr="005244E7">
        <w:tc>
          <w:tcPr>
            <w:tcW w:w="1843" w:type="dxa"/>
          </w:tcPr>
          <w:p w14:paraId="3A9FD47E" w14:textId="77777777" w:rsidR="001E05DC" w:rsidRPr="001E05DC" w:rsidRDefault="001E05DC" w:rsidP="001E05DC">
            <w:pPr>
              <w:spacing w:after="160" w:line="259" w:lineRule="auto"/>
            </w:pPr>
          </w:p>
        </w:tc>
        <w:tc>
          <w:tcPr>
            <w:tcW w:w="2693" w:type="dxa"/>
          </w:tcPr>
          <w:p w14:paraId="20A7B6C6" w14:textId="77777777" w:rsidR="001E05DC" w:rsidRPr="001E05DC" w:rsidRDefault="001E05DC" w:rsidP="001E05DC">
            <w:pPr>
              <w:spacing w:after="160" w:line="259" w:lineRule="auto"/>
            </w:pPr>
            <w:r w:rsidRPr="001E05DC">
              <w:t>Presence of economic land concessions</w:t>
            </w:r>
          </w:p>
        </w:tc>
        <w:tc>
          <w:tcPr>
            <w:tcW w:w="2977" w:type="dxa"/>
          </w:tcPr>
          <w:p w14:paraId="5D1B8AF7" w14:textId="77777777" w:rsidR="001E05DC" w:rsidRPr="001E05DC" w:rsidRDefault="001E05DC" w:rsidP="001E05DC">
            <w:pPr>
              <w:spacing w:after="160" w:line="259" w:lineRule="auto"/>
            </w:pPr>
          </w:p>
        </w:tc>
        <w:tc>
          <w:tcPr>
            <w:tcW w:w="2126" w:type="dxa"/>
          </w:tcPr>
          <w:p w14:paraId="04AF190D" w14:textId="77777777" w:rsidR="001E05DC" w:rsidRPr="001E05DC" w:rsidRDefault="001E05DC" w:rsidP="001E05DC">
            <w:pPr>
              <w:spacing w:after="160" w:line="259" w:lineRule="auto"/>
            </w:pPr>
          </w:p>
        </w:tc>
        <w:tc>
          <w:tcPr>
            <w:tcW w:w="4309" w:type="dxa"/>
          </w:tcPr>
          <w:p w14:paraId="4C60A9BD" w14:textId="77777777" w:rsidR="001E05DC" w:rsidRPr="001E05DC" w:rsidRDefault="001E05DC" w:rsidP="001E05DC">
            <w:pPr>
              <w:spacing w:after="160" w:line="259" w:lineRule="auto"/>
            </w:pPr>
            <w:r w:rsidRPr="001E05DC">
              <w:t>Binary. 1 = part or all of an economic land concession falls within the boundary of the commune, 0 = no economic land concession falls within the commune boundary</w:t>
            </w:r>
          </w:p>
        </w:tc>
      </w:tr>
      <w:tr w:rsidR="001E05DC" w:rsidRPr="001E05DC" w14:paraId="6ADFE281" w14:textId="77777777" w:rsidTr="005244E7">
        <w:tc>
          <w:tcPr>
            <w:tcW w:w="1843" w:type="dxa"/>
          </w:tcPr>
          <w:p w14:paraId="03F2CE65" w14:textId="77777777" w:rsidR="001E05DC" w:rsidRPr="001E05DC" w:rsidRDefault="001E05DC" w:rsidP="001E05DC">
            <w:pPr>
              <w:spacing w:after="160" w:line="259" w:lineRule="auto"/>
            </w:pPr>
          </w:p>
        </w:tc>
        <w:tc>
          <w:tcPr>
            <w:tcW w:w="2693" w:type="dxa"/>
          </w:tcPr>
          <w:p w14:paraId="14E4BC5B" w14:textId="77777777" w:rsidR="001E05DC" w:rsidRPr="001E05DC" w:rsidRDefault="001E05DC" w:rsidP="001E05DC">
            <w:pPr>
              <w:spacing w:after="160" w:line="259" w:lineRule="auto"/>
            </w:pPr>
            <w:r w:rsidRPr="001E05DC">
              <w:t>Presence of protected area</w:t>
            </w:r>
          </w:p>
        </w:tc>
        <w:tc>
          <w:tcPr>
            <w:tcW w:w="2977" w:type="dxa"/>
          </w:tcPr>
          <w:p w14:paraId="261AA35C" w14:textId="77777777" w:rsidR="001E05DC" w:rsidRPr="001E05DC" w:rsidRDefault="001E05DC" w:rsidP="001E05DC">
            <w:pPr>
              <w:spacing w:after="160" w:line="259" w:lineRule="auto"/>
            </w:pPr>
          </w:p>
        </w:tc>
        <w:tc>
          <w:tcPr>
            <w:tcW w:w="2126" w:type="dxa"/>
          </w:tcPr>
          <w:p w14:paraId="66F9D204" w14:textId="77777777" w:rsidR="001E05DC" w:rsidRPr="001E05DC" w:rsidRDefault="001E05DC" w:rsidP="001E05DC">
            <w:pPr>
              <w:spacing w:after="160" w:line="259" w:lineRule="auto"/>
            </w:pPr>
          </w:p>
        </w:tc>
        <w:tc>
          <w:tcPr>
            <w:tcW w:w="4309" w:type="dxa"/>
          </w:tcPr>
          <w:p w14:paraId="18FADC3E" w14:textId="77777777" w:rsidR="001E05DC" w:rsidRPr="001E05DC" w:rsidRDefault="001E05DC" w:rsidP="001E05DC">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1E05DC" w:rsidRPr="001E05DC" w14:paraId="14FA617D" w14:textId="77777777" w:rsidTr="005244E7">
        <w:tc>
          <w:tcPr>
            <w:tcW w:w="1843" w:type="dxa"/>
            <w:tcBorders>
              <w:bottom w:val="single" w:sz="12" w:space="0" w:color="auto"/>
            </w:tcBorders>
          </w:tcPr>
          <w:p w14:paraId="2A01609B" w14:textId="77777777" w:rsidR="001E05DC" w:rsidRPr="001E05DC" w:rsidRDefault="001E05DC" w:rsidP="001E05DC">
            <w:pPr>
              <w:spacing w:after="160" w:line="259" w:lineRule="auto"/>
            </w:pPr>
          </w:p>
        </w:tc>
        <w:tc>
          <w:tcPr>
            <w:tcW w:w="2693" w:type="dxa"/>
            <w:tcBorders>
              <w:bottom w:val="single" w:sz="12" w:space="0" w:color="auto"/>
            </w:tcBorders>
          </w:tcPr>
          <w:p w14:paraId="11E3E9F6" w14:textId="77777777" w:rsidR="001E05DC" w:rsidRPr="001E05DC" w:rsidRDefault="001E05DC" w:rsidP="001E05DC">
            <w:pPr>
              <w:spacing w:after="160" w:line="259" w:lineRule="auto"/>
            </w:pPr>
            <w:r w:rsidRPr="001E05DC">
              <w:t>Protected area category</w:t>
            </w:r>
          </w:p>
        </w:tc>
        <w:tc>
          <w:tcPr>
            <w:tcW w:w="2977" w:type="dxa"/>
            <w:tcBorders>
              <w:bottom w:val="single" w:sz="12" w:space="0" w:color="auto"/>
            </w:tcBorders>
          </w:tcPr>
          <w:p w14:paraId="6F933910" w14:textId="77777777" w:rsidR="001E05DC" w:rsidRPr="001E05DC" w:rsidRDefault="001E05DC" w:rsidP="001E05DC">
            <w:pPr>
              <w:spacing w:after="160" w:line="259" w:lineRule="auto"/>
            </w:pPr>
          </w:p>
        </w:tc>
        <w:tc>
          <w:tcPr>
            <w:tcW w:w="2126" w:type="dxa"/>
            <w:tcBorders>
              <w:bottom w:val="single" w:sz="12" w:space="0" w:color="auto"/>
            </w:tcBorders>
          </w:tcPr>
          <w:p w14:paraId="7E010B93" w14:textId="77777777" w:rsidR="001E05DC" w:rsidRPr="001E05DC" w:rsidRDefault="001E05DC" w:rsidP="001E05DC">
            <w:pPr>
              <w:spacing w:after="160" w:line="259" w:lineRule="auto"/>
            </w:pPr>
          </w:p>
        </w:tc>
        <w:tc>
          <w:tcPr>
            <w:tcW w:w="4309" w:type="dxa"/>
            <w:tcBorders>
              <w:bottom w:val="single" w:sz="12" w:space="0" w:color="auto"/>
            </w:tcBorders>
          </w:tcPr>
          <w:p w14:paraId="092614D8" w14:textId="77777777" w:rsidR="001E05DC" w:rsidRPr="001E05DC" w:rsidRDefault="001E05DC" w:rsidP="001E05DC">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647AA2AB" w14:textId="77777777" w:rsidR="001E05DC" w:rsidRPr="001E05DC" w:rsidRDefault="001E05DC" w:rsidP="001E05DC">
      <w:pPr>
        <w:sectPr w:rsidR="001E05DC" w:rsidRPr="001E05DC" w:rsidSect="005244E7">
          <w:pgSz w:w="16838" w:h="11906" w:orient="landscape"/>
          <w:pgMar w:top="1440" w:right="1440" w:bottom="1440" w:left="1440" w:header="708" w:footer="708" w:gutter="0"/>
          <w:cols w:space="708"/>
          <w:docGrid w:linePitch="360"/>
        </w:sectPr>
      </w:pPr>
    </w:p>
    <w:p w14:paraId="4FBF650B" w14:textId="77777777" w:rsidR="001E05DC" w:rsidRPr="001E05DC" w:rsidRDefault="001E05DC" w:rsidP="001E05DC">
      <w:pPr>
        <w:rPr>
          <w:b/>
          <w:bCs/>
          <w:i/>
          <w:iCs/>
        </w:rPr>
      </w:pPr>
      <w:r w:rsidRPr="001E05DC">
        <w:rPr>
          <w:b/>
          <w:bCs/>
          <w:i/>
          <w:iCs/>
        </w:rPr>
        <w:lastRenderedPageBreak/>
        <w:t>Data processing</w:t>
      </w:r>
    </w:p>
    <w:p w14:paraId="7C94388D" w14:textId="77777777" w:rsidR="001E05DC" w:rsidRPr="001E05DC" w:rsidRDefault="001E05DC" w:rsidP="001E05DC">
      <w:r w:rsidRPr="001E05DC">
        <w:t>The forest cover variable (response) for both analyses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 the macroeconomic analysis, the total forest cover for the whole country was used, and for the socioeconomic analysis the forest cover layer was further stratified into forest cover per commune and forest cover per provinc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For both analyses, predictor variables were checked for collinearity, and if two variables in the same set had a correlation coefficient of &gt;0.6 then generally one was removed (Supporting Information).  </w:t>
      </w:r>
      <w:r w:rsidRPr="001E05DC">
        <w:fldChar w:fldCharType="begin"/>
      </w:r>
      <w:r w:rsidRPr="001E05DC">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Pr="001E05DC">
        <w:fldChar w:fldCharType="end"/>
      </w:r>
    </w:p>
    <w:p w14:paraId="5D4A6618" w14:textId="77777777" w:rsidR="001E05DC" w:rsidRPr="001E05DC" w:rsidRDefault="001E05DC" w:rsidP="001E05DC">
      <w:pPr>
        <w:rPr>
          <w:i/>
          <w:iCs/>
        </w:rPr>
      </w:pPr>
      <w:r w:rsidRPr="001E05DC">
        <w:rPr>
          <w:i/>
          <w:iCs/>
        </w:rPr>
        <w:t>Macroeconomic analysis</w:t>
      </w:r>
    </w:p>
    <w:p w14:paraId="0A3B7DB7" w14:textId="1400E1A4" w:rsidR="001E05DC" w:rsidRPr="001E05DC" w:rsidRDefault="001E05DC" w:rsidP="001E05DC">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634903">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634903" w:rsidRPr="00634903">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634903">
        <w:instrText xml:space="preserve"> ADDIN ZOTERO_ITEM CSL_CITATION {"citationID":"885LiH9b","properties":{"formattedCitation":"(Chhair and Ung, 2013)","plainCitation":"(Chhair and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634903" w:rsidRPr="00634903">
        <w:rPr>
          <w:rFonts w:ascii="Calibri" w:hAnsi="Calibri" w:cs="Calibri"/>
        </w:rPr>
        <w:t>(Chhair and Ung, 2013)</w:t>
      </w:r>
      <w:r w:rsidRPr="001E05DC">
        <w:fldChar w:fldCharType="end"/>
      </w:r>
      <w:r w:rsidRPr="001E05DC">
        <w:t xml:space="preserve"> and subsequent change values in 1994, and so these were removed. To simplify interpretation, predictor variables were not centred or scaled prior to change calculations or modelling. </w:t>
      </w:r>
    </w:p>
    <w:p w14:paraId="2752848A" w14:textId="77777777" w:rsidR="001E05DC" w:rsidRPr="001E05DC" w:rsidRDefault="001E05DC" w:rsidP="001E05DC">
      <w:pPr>
        <w:rPr>
          <w:i/>
          <w:iCs/>
        </w:rPr>
      </w:pPr>
      <w:r w:rsidRPr="001E05DC">
        <w:rPr>
          <w:i/>
          <w:iCs/>
        </w:rPr>
        <w:t>Socioeconomic analysis</w:t>
      </w:r>
    </w:p>
    <w:p w14:paraId="23B3584F" w14:textId="77777777" w:rsidR="001E05DC" w:rsidRPr="001E05DC" w:rsidRDefault="001E05DC" w:rsidP="001E05DC">
      <w:r w:rsidRPr="001E05DC">
        <w:t>Data from the Commune Database were at the resolution of individual village, and so the selected variables (Table 2) were aggregated to the commune and province level after error checking and cleaning (Supporting Information). This resulted in between 1,317 and 1,512 com</w:t>
      </w:r>
      <w:r w:rsidRPr="001E05DC">
        <w:lastRenderedPageBreak/>
        <w:t xml:space="preserve">munes, and 23 Provinces (excluding Phnom Penh). The number of communes changed between years due to administrative changes. Some variables were converted from raw values to proportional data to account for large differences in commune and province size and human population (Table 2). Data were checked for errors in R (Supporting Information, R Core Team, version 4.0). </w:t>
      </w:r>
    </w:p>
    <w:p w14:paraId="324F8EB0" w14:textId="77777777" w:rsidR="001E05DC" w:rsidRPr="001E05DC" w:rsidRDefault="001E05DC" w:rsidP="001E05DC">
      <w:pPr>
        <w:rPr>
          <w:b/>
          <w:bCs/>
          <w:i/>
          <w:iCs/>
        </w:rPr>
      </w:pPr>
      <w:r w:rsidRPr="001E05DC">
        <w:rPr>
          <w:b/>
          <w:bCs/>
          <w:i/>
          <w:iCs/>
        </w:rPr>
        <w:t xml:space="preserve">Modelling </w:t>
      </w:r>
    </w:p>
    <w:p w14:paraId="3121D46C" w14:textId="77777777" w:rsidR="001E05DC" w:rsidRPr="001E05DC" w:rsidRDefault="001E05DC" w:rsidP="001E05DC">
      <w:pPr>
        <w:rPr>
          <w:i/>
          <w:iCs/>
        </w:rPr>
      </w:pPr>
      <w:r w:rsidRPr="001E05DC">
        <w:rPr>
          <w:i/>
          <w:iCs/>
        </w:rPr>
        <w:t>Macroeconomic models</w:t>
      </w:r>
    </w:p>
    <w:p w14:paraId="79DF0EF2" w14:textId="45E50897" w:rsidR="001E05DC" w:rsidRPr="001E05DC" w:rsidRDefault="001E05DC" w:rsidP="001E05DC">
      <w:r w:rsidRPr="001E05DC">
        <w:t xml:space="preserve">This analysis aimed to model the relationships between changes in macroeconomic predictors and 1) the change in forest cover at a national level and 2) the allocation of new ELCs, for the </w:t>
      </w:r>
      <w:proofErr w:type="gramStart"/>
      <w:r w:rsidRPr="001E05DC">
        <w:t>time period</w:t>
      </w:r>
      <w:proofErr w:type="gramEnd"/>
      <w:r w:rsidRPr="001E05DC">
        <w:t xml:space="preserve"> 1993 – 2015. 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634903">
        <w:instrText xml:space="preserve"> ADDIN ZOTERO_ITEM CSL_CITATION {"citationID":"W8sLh8u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used. 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634903">
        <w:instrText xml:space="preserve"> ADDIN ZOTERO_ITEM CSL_CITATION {"citationID":"7EKj9FXi","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run and averaged using the </w:t>
      </w:r>
      <w:proofErr w:type="spellStart"/>
      <w:r w:rsidRPr="001E05DC">
        <w:t>MuMIn</w:t>
      </w:r>
      <w:proofErr w:type="spellEnd"/>
      <w:r w:rsidRPr="001E05DC">
        <w:t xml:space="preserve"> </w:t>
      </w:r>
      <w:r w:rsidRPr="001E05DC">
        <w:lastRenderedPageBreak/>
        <w:t xml:space="preserve">package in R (Version 1.43.17, </w:t>
      </w:r>
      <w:r w:rsidRPr="001E05DC">
        <w:fldChar w:fldCharType="begin"/>
      </w:r>
      <w:r w:rsidR="00634903">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D4D4056" w14:textId="77777777" w:rsidR="001E05DC" w:rsidRPr="001E05DC" w:rsidRDefault="001E05DC" w:rsidP="001E05DC">
      <w:commentRangeStart w:id="22"/>
      <w:r w:rsidRPr="001E05DC">
        <w:t>No time lag:</w:t>
      </w:r>
      <w:commentRangeEnd w:id="22"/>
      <w:r w:rsidRPr="001E05DC">
        <w:commentReference w:id="22"/>
      </w:r>
    </w:p>
    <w:p w14:paraId="17AA2F23" w14:textId="077EF85E" w:rsidR="001E05DC" w:rsidRPr="001E05DC" w:rsidRDefault="005B5122" w:rsidP="001E05DC">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6DF09FC" w14:textId="17C72643" w:rsidR="001E05DC" w:rsidRPr="001E05DC" w:rsidRDefault="001E05DC" w:rsidP="001E05DC">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658EF232" w14:textId="77777777" w:rsidR="001E05DC" w:rsidRPr="001E05DC" w:rsidRDefault="001E05DC" w:rsidP="001E05DC">
      <w:r w:rsidRPr="001E05DC">
        <w:t>One year time lag:</w:t>
      </w:r>
    </w:p>
    <w:p w14:paraId="37EE4680" w14:textId="14CDA10B" w:rsidR="001E05DC" w:rsidRPr="001E05DC" w:rsidRDefault="005B5122" w:rsidP="001E05DC">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4B136A46" w14:textId="63E27AAB"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42E0EE19" w14:textId="77777777" w:rsidR="001E05DC" w:rsidRPr="001E05DC" w:rsidRDefault="001E05DC" w:rsidP="001E05DC">
      <w:pPr>
        <w:rPr>
          <w:i/>
          <w:iCs/>
        </w:rPr>
      </w:pPr>
      <w:proofErr w:type="gramStart"/>
      <w:r w:rsidRPr="001E05DC">
        <w:t>Two year</w:t>
      </w:r>
      <w:proofErr w:type="gramEnd"/>
      <w:r w:rsidRPr="001E05DC">
        <w:t xml:space="preserve"> time lag:</w:t>
      </w:r>
    </w:p>
    <w:p w14:paraId="4A1B19C9" w14:textId="1354741E" w:rsidR="001E05DC" w:rsidRPr="001E05DC" w:rsidRDefault="005B5122" w:rsidP="001E05DC">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0CB912A8" w14:textId="73A42BC0"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330D7A51" w14:textId="77777777" w:rsidR="001E05DC" w:rsidRPr="001E05DC" w:rsidRDefault="001E05DC" w:rsidP="001E05DC">
      <w:pPr>
        <w:rPr>
          <w:i/>
          <w:iCs/>
        </w:rPr>
      </w:pPr>
    </w:p>
    <w:p w14:paraId="271A539D" w14:textId="77777777" w:rsidR="001E05DC" w:rsidRPr="001E05DC" w:rsidRDefault="001E05DC" w:rsidP="001E05DC">
      <w:r w:rsidRPr="001E05DC">
        <w:rPr>
          <w:i/>
          <w:iCs/>
        </w:rPr>
        <w:t>Socioeconomic models</w:t>
      </w:r>
    </w:p>
    <w:p w14:paraId="38066DE0" w14:textId="77777777" w:rsidR="001E05DC" w:rsidRPr="001E05DC" w:rsidRDefault="001E05DC" w:rsidP="001E05DC">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69B1FAEC" w14:textId="39BBC27D" w:rsidR="001E05DC" w:rsidRPr="001E05DC" w:rsidRDefault="001E05DC" w:rsidP="00634903">
      <w:pPr>
        <w:ind w:firstLine="720"/>
        <w:rPr>
          <w:i/>
          <w:iCs/>
        </w:rPr>
      </w:pPr>
      <w:r w:rsidRPr="001E05DC">
        <w:rPr>
          <w:i/>
          <w:iCs/>
        </w:rPr>
        <w:t>Commune-level models</w:t>
      </w:r>
    </w:p>
    <w:p w14:paraId="6BF413B0" w14:textId="2D7415CE" w:rsidR="001E05DC" w:rsidRPr="001E05DC" w:rsidRDefault="001E05DC" w:rsidP="001E05DC">
      <w:r w:rsidRPr="001E05DC">
        <w:t>Generalised linear mixed models (GLMM) with Poisson errors were used with commune nested within province as random intercept terms to account for repeat measurements and the hierarchical data struc</w:t>
      </w:r>
      <w:r w:rsidRPr="001E05DC">
        <w:lastRenderedPageBreak/>
        <w:t xml:space="preserve">ture, and year as a random slope term to account for temporal autocorrelation </w:t>
      </w:r>
      <w:r w:rsidRPr="001E05DC">
        <w:fldChar w:fldCharType="begin"/>
      </w:r>
      <w:r w:rsidR="00634903">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634903" w:rsidRPr="00634903">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xml:space="preserve">) was used as an offset term in all models to account for large variation in commune size. Due to the large number of available predictor variables, maximal within-set models were run first for each of the 8 variable sets (Table S8),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Table S19). Following an information theoretic approach </w:t>
      </w:r>
      <w:r w:rsidRPr="001E05DC">
        <w:fldChar w:fldCharType="begin"/>
      </w:r>
      <w:r w:rsidR="00634903">
        <w:instrText xml:space="preserve"> 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634903">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634903" w:rsidRPr="00634903">
        <w:rPr>
          <w:rFonts w:ascii="Calibri" w:hAnsi="Calibri" w:cs="Calibri"/>
          <w:szCs w:val="24"/>
        </w:rPr>
        <w:t>(</w:t>
      </w:r>
      <w:proofErr w:type="spellStart"/>
      <w:r w:rsidR="00634903" w:rsidRPr="00634903">
        <w:rPr>
          <w:rFonts w:ascii="Calibri" w:hAnsi="Calibri" w:cs="Calibri"/>
          <w:szCs w:val="24"/>
        </w:rPr>
        <w:t>Bartoń</w:t>
      </w:r>
      <w:proofErr w:type="spellEnd"/>
      <w:r w:rsidR="00634903" w:rsidRPr="00634903">
        <w:rPr>
          <w:rFonts w:ascii="Calibri" w:hAnsi="Calibri" w:cs="Calibri"/>
          <w:szCs w:val="24"/>
        </w:rPr>
        <w:t>, 2020)</w:t>
      </w:r>
      <w:r w:rsidRPr="001E05DC">
        <w:fldChar w:fldCharType="end"/>
      </w:r>
      <w:r w:rsidRPr="001E05DC">
        <w:t xml:space="preserve">. To investigate the variation in effects between provinces, predictions were made for each variable within each commune and the 50% quantile from all commune-level predictions within each province was extracted as the provincial mean prediction. </w:t>
      </w:r>
    </w:p>
    <w:p w14:paraId="0DA42C9E" w14:textId="77777777" w:rsidR="001E05DC" w:rsidRPr="001E05DC" w:rsidRDefault="001E05DC" w:rsidP="001E05DC">
      <w:pPr>
        <w:rPr>
          <w:i/>
          <w:iCs/>
        </w:rPr>
      </w:pPr>
      <w:r w:rsidRPr="001E05DC">
        <w:tab/>
      </w:r>
      <w:r w:rsidRPr="001E05DC">
        <w:rPr>
          <w:i/>
          <w:iCs/>
        </w:rPr>
        <w:t>Province-level models</w:t>
      </w:r>
    </w:p>
    <w:p w14:paraId="6E506F9B" w14:textId="77777777" w:rsidR="001E05DC" w:rsidRPr="001E05DC" w:rsidRDefault="001E05DC" w:rsidP="001E05DC">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2). Following an information theoretic approach, a candidate set of models was created (Table </w:t>
      </w:r>
      <w:proofErr w:type="spellStart"/>
      <w:r w:rsidRPr="001E05DC">
        <w:t>Sx</w:t>
      </w:r>
      <w:proofErr w:type="spellEnd"/>
      <w:r w:rsidRPr="001E05DC">
        <w:t>) and model comparison was done using AIC.</w:t>
      </w:r>
    </w:p>
    <w:p w14:paraId="1ED66EB8" w14:textId="77777777" w:rsidR="001E05DC" w:rsidRPr="001E05DC" w:rsidRDefault="001E05DC" w:rsidP="001E05DC">
      <w:r w:rsidRPr="001E05DC">
        <w:rPr>
          <w:b/>
          <w:bCs/>
          <w:i/>
          <w:iCs/>
        </w:rPr>
        <w:lastRenderedPageBreak/>
        <w:t>Cluster analysis</w:t>
      </w:r>
    </w:p>
    <w:p w14:paraId="2362416B" w14:textId="3E51C2A4" w:rsidR="001E05DC" w:rsidRPr="001E05DC" w:rsidRDefault="001E05DC" w:rsidP="001E05DC">
      <w:r w:rsidRPr="001E05DC">
        <w:t xml:space="preserve">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k) was selected using the matrix correlation statistics </w:t>
      </w:r>
      <w:r w:rsidRPr="001E05DC">
        <w:fldChar w:fldCharType="begin"/>
      </w:r>
      <w:r w:rsidR="00634903">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634903" w:rsidRPr="00634903">
        <w:rPr>
          <w:rFonts w:ascii="Calibri" w:hAnsi="Calibri" w:cs="Calibri"/>
        </w:rPr>
        <w:t>(Borcard et al., 2018)</w:t>
      </w:r>
      <w:r w:rsidRPr="001E05DC">
        <w:fldChar w:fldCharType="end"/>
      </w:r>
      <w:r w:rsidRPr="001E05DC">
        <w:t xml:space="preserve">. The capital city of Phnom Penh, which is technically a province in itself, </w:t>
      </w:r>
      <w:proofErr w:type="gramStart"/>
      <w:r w:rsidRPr="001E05DC">
        <w:t>was removed</w:t>
      </w:r>
      <w:proofErr w:type="gramEnd"/>
      <w:r w:rsidRPr="001E05DC">
        <w:t xml:space="preserve"> prior to clustering because it has extreme values for many of the variables and is thus an outlier that affects the clustering. </w:t>
      </w:r>
    </w:p>
    <w:p w14:paraId="0B745EAC" w14:textId="77777777" w:rsidR="001E05DC" w:rsidRPr="001E05DC" w:rsidRDefault="001E05DC" w:rsidP="001E05DC"/>
    <w:p w14:paraId="0A6093D3" w14:textId="77777777" w:rsidR="001E05DC" w:rsidRPr="001E05DC" w:rsidRDefault="001E05DC" w:rsidP="001E05DC"/>
    <w:p w14:paraId="3613C6FE" w14:textId="77777777" w:rsidR="001E05DC" w:rsidRPr="001E05DC" w:rsidRDefault="001E05DC" w:rsidP="001E05DC"/>
    <w:p w14:paraId="2FC5C0BC" w14:textId="77777777" w:rsidR="001E05DC" w:rsidRPr="001E05DC" w:rsidRDefault="001E05DC" w:rsidP="001E05DC"/>
    <w:p w14:paraId="507FCA8E" w14:textId="77777777" w:rsidR="001E05DC" w:rsidRPr="001E05DC" w:rsidRDefault="001E05DC" w:rsidP="001E05DC"/>
    <w:p w14:paraId="3314C973" w14:textId="77777777" w:rsidR="00923F2F" w:rsidRDefault="00923F2F">
      <w:pPr>
        <w:sectPr w:rsidR="00923F2F" w:rsidSect="005244E7">
          <w:pgSz w:w="11906" w:h="16838"/>
          <w:pgMar w:top="1440" w:right="1440" w:bottom="1440" w:left="1440" w:header="708" w:footer="708" w:gutter="0"/>
          <w:cols w:space="708"/>
          <w:docGrid w:linePitch="360"/>
        </w:sectPr>
      </w:pPr>
    </w:p>
    <w:p w14:paraId="3BD3F605" w14:textId="77777777" w:rsidR="00923F2F" w:rsidRPr="00B462AE" w:rsidRDefault="00923F2F" w:rsidP="00923F2F">
      <w:pPr>
        <w:rPr>
          <w:b/>
          <w:bCs/>
          <w:sz w:val="24"/>
          <w:szCs w:val="24"/>
        </w:rPr>
      </w:pPr>
      <w:commentRangeStart w:id="23"/>
      <w:r w:rsidRPr="00B462AE">
        <w:rPr>
          <w:b/>
          <w:bCs/>
          <w:sz w:val="24"/>
          <w:szCs w:val="24"/>
        </w:rPr>
        <w:lastRenderedPageBreak/>
        <w:t xml:space="preserve">Results </w:t>
      </w:r>
      <w:commentRangeEnd w:id="23"/>
      <w:r w:rsidR="004065F2">
        <w:rPr>
          <w:rStyle w:val="CommentReference"/>
        </w:rPr>
        <w:commentReference w:id="23"/>
      </w:r>
    </w:p>
    <w:p w14:paraId="4D91EB11" w14:textId="77777777" w:rsidR="00923F2F" w:rsidRDefault="00923F2F" w:rsidP="00923F2F">
      <w:pPr>
        <w:rPr>
          <w:b/>
          <w:bCs/>
          <w:i/>
          <w:iCs/>
        </w:rPr>
      </w:pPr>
      <w:r w:rsidRPr="00274974">
        <w:rPr>
          <w:b/>
          <w:bCs/>
          <w:i/>
          <w:iCs/>
        </w:rPr>
        <w:t>Macroeconomic analysis</w:t>
      </w:r>
    </w:p>
    <w:p w14:paraId="71F3CF6D" w14:textId="77777777" w:rsidR="00923F2F" w:rsidRPr="00274974" w:rsidRDefault="00923F2F" w:rsidP="00923F2F">
      <w:pPr>
        <w:rPr>
          <w:i/>
          <w:iCs/>
        </w:rPr>
      </w:pPr>
      <w:r>
        <w:rPr>
          <w:i/>
          <w:iCs/>
        </w:rPr>
        <w:t>Rate of forest loss response</w:t>
      </w:r>
    </w:p>
    <w:p w14:paraId="31698A26" w14:textId="231D5695" w:rsidR="00923F2F" w:rsidRDefault="00923F2F" w:rsidP="00923F2F">
      <w:r>
        <w:t>Models revealed that there were no strong effects of the macroeconomic predictors on forest loss between 1993 and 2015 (</w:t>
      </w:r>
      <w:r w:rsidRPr="00045ECA">
        <w:t>Figures S2 – S4</w:t>
      </w:r>
      <w:r>
        <w:t xml:space="preserve">). For each predictor set there were between 5 and 28 models in the top model set and final coefficients were calculated using full averages </w:t>
      </w:r>
      <w:r>
        <w:fldChar w:fldCharType="begin"/>
      </w:r>
      <w:r w:rsidR="00634903">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9 – S</w:t>
      </w:r>
      <w:r>
        <w:t>17</w:t>
      </w:r>
      <w:r>
        <w:rPr>
          <w:rFonts w:ascii="Calibri" w:hAnsi="Calibri" w:cs="Calibri"/>
        </w:rPr>
        <w:t xml:space="preserve">, </w:t>
      </w:r>
      <w:r w:rsidRPr="00D913D7">
        <w:rPr>
          <w:rFonts w:ascii="Calibri" w:hAnsi="Calibri" w:cs="Calibri"/>
        </w:rPr>
        <w:t>Burnham and Anderson, 2007)</w:t>
      </w:r>
      <w:r>
        <w:fldChar w:fldCharType="end"/>
      </w:r>
      <w:r>
        <w:t xml:space="preserve">. The largest effects were from two of the control variables (population density, time). The largest effect overall was for population density with a one-year time lag (full averaged coefficient = -632.9, SE = 64.8, </w:t>
      </w:r>
      <w:r w:rsidRPr="00045ECA">
        <w:t>Table S10</w:t>
      </w:r>
      <w:r>
        <w:t>). The largest effect excluding control variables was for agricultural proportion of GDP with a one-year time lag (full averaged coefficient = -14.9, SE = 7.9) suggesting that there is a small reduction in the rate of forest loss as the contribution of agriculture to national GDP increases, although this effect is very weak (</w:t>
      </w:r>
      <w:r w:rsidRPr="00045ECA">
        <w:t>Figure S2, Table S1</w:t>
      </w:r>
      <w:r>
        <w:t>0) and is not considered definitive.</w:t>
      </w:r>
    </w:p>
    <w:p w14:paraId="38E5AFE4" w14:textId="77777777" w:rsidR="00923F2F" w:rsidRPr="00BA5281" w:rsidRDefault="00923F2F" w:rsidP="00923F2F">
      <w:pPr>
        <w:rPr>
          <w:i/>
          <w:iCs/>
        </w:rPr>
      </w:pPr>
      <w:r>
        <w:rPr>
          <w:i/>
          <w:iCs/>
        </w:rPr>
        <w:t>New economic land concession response</w:t>
      </w:r>
    </w:p>
    <w:p w14:paraId="5E99A0BB" w14:textId="77777777" w:rsidR="00923F2F" w:rsidRDefault="00923F2F" w:rsidP="00923F2F">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w:t>
      </w:r>
      <w:commentRangeStart w:id="24"/>
      <w:r>
        <w:t>$2115</w:t>
      </w:r>
      <w:commentRangeEnd w:id="24"/>
      <w:r w:rsidR="004065F2">
        <w:rPr>
          <w:rStyle w:val="CommentReference"/>
        </w:rPr>
        <w:commentReference w:id="24"/>
      </w:r>
      <w:r>
        <w:t xml:space="preserve">/ton, followed by rubber ($317/ton) and corn ($197/ton, </w:t>
      </w:r>
      <w:r w:rsidRPr="00045ECA">
        <w:t>Table S</w:t>
      </w:r>
      <w:r>
        <w:t xml:space="preserve">18). A greater number of effects were revealed in the macroeconomic analysis with new economic land concession allocation as the response. The largest effect was for the economic control variable population density, where there were very strong negative effects across all time lags (rate ratios for one-year lag </w:t>
      </w:r>
      <w:r>
        <w:lastRenderedPageBreak/>
        <w:t xml:space="preserve">= 0.012, two-year lag = 0.002, three-year lag = 0.0005, </w:t>
      </w:r>
      <w:r w:rsidRPr="00E71D64">
        <w:t xml:space="preserve">Table </w:t>
      </w:r>
      <w:r>
        <w:t xml:space="preserve">3), indicating that new ELCs do not get allocated in areas of high human population density. </w:t>
      </w:r>
      <w:commentRangeStart w:id="25"/>
      <w:r>
        <w:t>The largest overall effect excluding control variables was for changes in agricultural proportion of GDP with no time lag and a one-year time lag (no time lag rate ratio = 1.310, and one-year time lag rate ratio = 1.284</w:t>
      </w:r>
      <w:commentRangeEnd w:id="25"/>
      <w:r>
        <w:rPr>
          <w:rStyle w:val="CommentReference"/>
        </w:rPr>
        <w:commentReference w:id="25"/>
      </w:r>
      <w:r>
        <w:t xml:space="preserve">, </w:t>
      </w:r>
      <w:r w:rsidRPr="005E63DE">
        <w:t>Table 3, Figure 2</w:t>
      </w:r>
      <w:r>
        <w:t xml:space="preserve">). </w:t>
      </w:r>
    </w:p>
    <w:p w14:paraId="46B81D25" w14:textId="77777777" w:rsidR="00923F2F" w:rsidRDefault="00923F2F" w:rsidP="00923F2F">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proofErr w:type="gramStart"/>
      <w:r>
        <w:t>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w:t>
      </w:r>
      <w:proofErr w:type="gramEnd"/>
      <w:r>
        <w:t xml:space="preserve">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w:t>
      </w:r>
      <w:proofErr w:type="gramStart"/>
      <w:r>
        <w:t>is predicted</w:t>
      </w:r>
      <w:proofErr w:type="gramEnd"/>
      <w:r>
        <w:t xml:space="preserve"> to be 10. The one-year time lag of the effect of foreign investment suggests that it takes approximately one year from the time of investment for a company to see the creation of their land concession. 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2042EDE8" w14:textId="77777777" w:rsidR="00923F2F" w:rsidRDefault="00923F2F" w:rsidP="00923F2F">
      <w:r>
        <w:lastRenderedPageBreak/>
        <w:t xml:space="preserve">There was a negative relationship between new ELC allocation and increases in per capita GDP (one-year time lag rate ratio = 0.985 and two-year time lag rate ratio = 0.974, </w:t>
      </w:r>
      <w:r w:rsidRPr="005E63DE">
        <w:t>Table 3, Figure 2</w:t>
      </w:r>
      <w:r>
        <w:t xml:space="preserve">). The reduction in ELC allocation as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42ADB27A" w14:textId="77777777" w:rsidR="00923F2F" w:rsidRDefault="00923F2F" w:rsidP="00923F2F">
      <w:commentRangeStart w:id="26"/>
      <w:r>
        <w:t xml:space="preserve">The largest effect </w:t>
      </w:r>
      <w:commentRangeEnd w:id="26"/>
      <w:r w:rsidR="004065F2">
        <w:rPr>
          <w:rStyle w:val="CommentReference"/>
        </w:rPr>
        <w:commentReference w:id="26"/>
      </w:r>
      <w:r>
        <w:t>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w:t>
      </w:r>
      <w:r>
        <w:lastRenderedPageBreak/>
        <w:t>in sugar price were weak when there was no time lag, but the effect was stronger when both a one-year and two-year time lag were introduced (</w:t>
      </w:r>
      <w:r w:rsidRPr="005E63DE">
        <w:t>Figure 3</w:t>
      </w:r>
      <w:r>
        <w:t xml:space="preserve">).  </w:t>
      </w:r>
    </w:p>
    <w:p w14:paraId="1CA4B9F4" w14:textId="77777777" w:rsidR="00923F2F" w:rsidRDefault="00923F2F" w:rsidP="00923F2F">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767E91FD" w14:textId="77777777" w:rsidR="00923F2F" w:rsidRDefault="00923F2F" w:rsidP="00923F2F">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w:t>
      </w:r>
      <w:r>
        <w:lastRenderedPageBreak/>
        <w:t xml:space="preserve">less valuable in terms of absolute producer prices than sugar and rubber, and this may be reflected in the time lag that exists between positive changes in the prices and increases in new ELCs. </w:t>
      </w:r>
    </w:p>
    <w:p w14:paraId="70B39AA2" w14:textId="77777777" w:rsidR="00923F2F" w:rsidRDefault="00923F2F" w:rsidP="00923F2F">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35401F48" w14:textId="77777777" w:rsidR="00923F2F" w:rsidRDefault="00923F2F" w:rsidP="00923F2F">
      <w:pPr>
        <w:rPr>
          <w:b/>
          <w:bCs/>
          <w:i/>
          <w:iCs/>
        </w:rPr>
      </w:pPr>
    </w:p>
    <w:p w14:paraId="77FCCC51" w14:textId="77777777" w:rsidR="00923F2F" w:rsidRDefault="00923F2F" w:rsidP="00923F2F">
      <w:pPr>
        <w:rPr>
          <w:b/>
          <w:bCs/>
          <w:i/>
          <w:iCs/>
        </w:rPr>
      </w:pPr>
    </w:p>
    <w:p w14:paraId="38374459" w14:textId="77777777" w:rsidR="00923F2F" w:rsidRDefault="00923F2F" w:rsidP="00923F2F">
      <w:pPr>
        <w:rPr>
          <w:b/>
          <w:bCs/>
          <w:i/>
          <w:iCs/>
        </w:rPr>
      </w:pPr>
    </w:p>
    <w:p w14:paraId="3B45ED2A" w14:textId="77777777" w:rsidR="00923F2F" w:rsidRDefault="00923F2F" w:rsidP="00923F2F">
      <w:pPr>
        <w:rPr>
          <w:b/>
          <w:bCs/>
          <w:i/>
          <w:iCs/>
        </w:rPr>
      </w:pPr>
    </w:p>
    <w:p w14:paraId="04A82E24" w14:textId="77777777" w:rsidR="00923F2F" w:rsidRDefault="00923F2F" w:rsidP="00923F2F">
      <w:pPr>
        <w:rPr>
          <w:b/>
          <w:bCs/>
          <w:i/>
          <w:iCs/>
        </w:rPr>
      </w:pPr>
    </w:p>
    <w:p w14:paraId="42FED24D" w14:textId="77777777" w:rsidR="00923F2F" w:rsidRDefault="00923F2F" w:rsidP="00923F2F">
      <w:pPr>
        <w:rPr>
          <w:b/>
          <w:bCs/>
          <w:i/>
          <w:iCs/>
        </w:rPr>
      </w:pPr>
    </w:p>
    <w:p w14:paraId="44D6A8CB" w14:textId="77777777" w:rsidR="00923F2F" w:rsidRDefault="00923F2F" w:rsidP="00923F2F">
      <w:pPr>
        <w:rPr>
          <w:b/>
          <w:bCs/>
          <w:i/>
          <w:iCs/>
        </w:rPr>
      </w:pPr>
    </w:p>
    <w:p w14:paraId="7A163EE5" w14:textId="77777777" w:rsidR="00923F2F" w:rsidRDefault="00923F2F" w:rsidP="00923F2F">
      <w:pPr>
        <w:rPr>
          <w:b/>
          <w:bCs/>
          <w:i/>
          <w:iCs/>
        </w:rPr>
      </w:pPr>
    </w:p>
    <w:p w14:paraId="4277DE83" w14:textId="77777777" w:rsidR="00923F2F" w:rsidRDefault="00923F2F" w:rsidP="00923F2F">
      <w:pPr>
        <w:rPr>
          <w:b/>
          <w:bCs/>
          <w:i/>
          <w:iCs/>
        </w:rPr>
      </w:pPr>
    </w:p>
    <w:p w14:paraId="0BA0233B" w14:textId="77777777" w:rsidR="00923F2F" w:rsidRDefault="00923F2F" w:rsidP="00923F2F">
      <w:pPr>
        <w:rPr>
          <w:b/>
          <w:bCs/>
          <w:i/>
          <w:iCs/>
        </w:rPr>
      </w:pPr>
    </w:p>
    <w:p w14:paraId="19744788" w14:textId="77777777" w:rsidR="00923F2F" w:rsidRDefault="00923F2F" w:rsidP="00923F2F">
      <w:pPr>
        <w:rPr>
          <w:b/>
          <w:bCs/>
          <w:i/>
          <w:iCs/>
        </w:rPr>
      </w:pPr>
    </w:p>
    <w:p w14:paraId="1CE8EF9F" w14:textId="77777777" w:rsidR="00923F2F" w:rsidRDefault="00923F2F" w:rsidP="00923F2F">
      <w:pPr>
        <w:rPr>
          <w:b/>
          <w:bCs/>
          <w:i/>
          <w:iCs/>
        </w:rPr>
      </w:pPr>
    </w:p>
    <w:p w14:paraId="2F3D579E" w14:textId="77777777" w:rsidR="00923F2F" w:rsidRDefault="00923F2F" w:rsidP="00923F2F">
      <w:pPr>
        <w:sectPr w:rsidR="00923F2F">
          <w:pgSz w:w="11906" w:h="16838"/>
          <w:pgMar w:top="1440" w:right="1440" w:bottom="1440" w:left="1440" w:header="708" w:footer="708" w:gutter="0"/>
          <w:cols w:space="708"/>
          <w:docGrid w:linePitch="360"/>
        </w:sectPr>
      </w:pPr>
    </w:p>
    <w:p w14:paraId="5F570C5B" w14:textId="77777777" w:rsidR="00923F2F" w:rsidRPr="00B41CFA" w:rsidRDefault="00923F2F" w:rsidP="00923F2F">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23F2F" w:rsidRPr="00EC6C01" w14:paraId="554591DD" w14:textId="77777777" w:rsidTr="005244E7">
        <w:trPr>
          <w:trHeight w:val="288"/>
        </w:trPr>
        <w:tc>
          <w:tcPr>
            <w:tcW w:w="2119" w:type="dxa"/>
            <w:tcBorders>
              <w:top w:val="single" w:sz="12" w:space="0" w:color="auto"/>
            </w:tcBorders>
            <w:shd w:val="clear" w:color="auto" w:fill="auto"/>
            <w:noWrap/>
            <w:hideMark/>
          </w:tcPr>
          <w:p w14:paraId="2981F599"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79B7AFB1" w14:textId="77777777" w:rsidR="00923F2F" w:rsidRPr="00EC6C01" w:rsidRDefault="00923F2F" w:rsidP="005244E7">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16DC1396"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13E825C1" w14:textId="77777777" w:rsidR="00923F2F" w:rsidRPr="00EC6C01" w:rsidRDefault="00923F2F" w:rsidP="005244E7">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BFD22CC"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492CC31A" w14:textId="77777777" w:rsidR="00923F2F" w:rsidRPr="00EC6C01" w:rsidRDefault="00923F2F" w:rsidP="005244E7">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23F2F" w:rsidRPr="00EC6C01" w14:paraId="2311CAD8" w14:textId="77777777" w:rsidTr="005244E7">
        <w:trPr>
          <w:trHeight w:val="288"/>
        </w:trPr>
        <w:tc>
          <w:tcPr>
            <w:tcW w:w="2119" w:type="dxa"/>
            <w:tcBorders>
              <w:bottom w:val="single" w:sz="12" w:space="0" w:color="auto"/>
            </w:tcBorders>
            <w:shd w:val="clear" w:color="auto" w:fill="auto"/>
            <w:noWrap/>
            <w:hideMark/>
          </w:tcPr>
          <w:p w14:paraId="68F9A7D2"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4CA809A4"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6586B710" w14:textId="77777777" w:rsidR="00923F2F" w:rsidRPr="00EC6C01" w:rsidRDefault="00923F2F" w:rsidP="005244E7">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7C29BC85"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832471B"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6BDEBC56"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5AEC0DCD" w14:textId="77777777" w:rsidR="00923F2F" w:rsidRPr="00EC6C01" w:rsidRDefault="00923F2F" w:rsidP="005244E7">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2CDA544E"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4EE0FE37"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8856191"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1FFCCC7F"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403DEF4A" w14:textId="77777777" w:rsidR="00923F2F" w:rsidRPr="00EC6C01" w:rsidRDefault="00923F2F" w:rsidP="005244E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23F2F" w:rsidRPr="00EC6C01" w14:paraId="00993A82" w14:textId="77777777" w:rsidTr="005244E7">
        <w:trPr>
          <w:trHeight w:val="288"/>
        </w:trPr>
        <w:tc>
          <w:tcPr>
            <w:tcW w:w="2119" w:type="dxa"/>
            <w:tcBorders>
              <w:top w:val="single" w:sz="12" w:space="0" w:color="auto"/>
            </w:tcBorders>
            <w:shd w:val="clear" w:color="auto" w:fill="auto"/>
            <w:noWrap/>
            <w:hideMark/>
          </w:tcPr>
          <w:p w14:paraId="7C9F7597"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C6F19BF"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1D3B597B"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08E473CB"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F3AD763"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F65C3FC"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0E1C7E48"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76253A90"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0D449F2D"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1C9B3460"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0935151B"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54775232"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r>
      <w:tr w:rsidR="00923F2F" w:rsidRPr="00EC6C01" w14:paraId="5E95531E" w14:textId="77777777" w:rsidTr="005244E7">
        <w:trPr>
          <w:trHeight w:val="288"/>
        </w:trPr>
        <w:tc>
          <w:tcPr>
            <w:tcW w:w="2119" w:type="dxa"/>
            <w:shd w:val="clear" w:color="auto" w:fill="auto"/>
            <w:hideMark/>
          </w:tcPr>
          <w:p w14:paraId="116647C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1BDB3EE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5092B6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3CE5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9F208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AF440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4D2168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3AB77CF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2C4282B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E9DCF5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5729330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29739E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23F2F" w:rsidRPr="00EC6C01" w14:paraId="4DBF010B" w14:textId="77777777" w:rsidTr="005244E7">
        <w:trPr>
          <w:trHeight w:val="420"/>
        </w:trPr>
        <w:tc>
          <w:tcPr>
            <w:tcW w:w="2119" w:type="dxa"/>
            <w:shd w:val="clear" w:color="auto" w:fill="auto"/>
            <w:hideMark/>
          </w:tcPr>
          <w:p w14:paraId="21A29DF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7691B33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4E95133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480EA40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4B6ACB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F0C564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3756900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0EE012C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53DBCB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7D1FC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7380B3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5C12868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23F2F" w:rsidRPr="00EC6C01" w14:paraId="0514D987" w14:textId="77777777" w:rsidTr="005244E7">
        <w:trPr>
          <w:trHeight w:val="456"/>
        </w:trPr>
        <w:tc>
          <w:tcPr>
            <w:tcW w:w="2119" w:type="dxa"/>
            <w:shd w:val="clear" w:color="auto" w:fill="auto"/>
            <w:hideMark/>
          </w:tcPr>
          <w:p w14:paraId="3397D85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353572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F441D7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2AEF9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137394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E9CE0B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3666FE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ECD9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D815B2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6924CA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593246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48E7F0F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B5DC5EE" w14:textId="77777777" w:rsidTr="005244E7">
        <w:trPr>
          <w:trHeight w:val="576"/>
        </w:trPr>
        <w:tc>
          <w:tcPr>
            <w:tcW w:w="2119" w:type="dxa"/>
            <w:shd w:val="clear" w:color="auto" w:fill="auto"/>
            <w:hideMark/>
          </w:tcPr>
          <w:p w14:paraId="0BE9CBB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337E8E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32EE576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7C9B1B4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6573248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D4C1FF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C72011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C9FE2E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CD1CB0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766D47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7EF0A10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705F842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7B0BE3A4" w14:textId="77777777" w:rsidTr="005244E7">
        <w:trPr>
          <w:trHeight w:val="288"/>
        </w:trPr>
        <w:tc>
          <w:tcPr>
            <w:tcW w:w="2119" w:type="dxa"/>
            <w:shd w:val="clear" w:color="auto" w:fill="auto"/>
            <w:hideMark/>
          </w:tcPr>
          <w:p w14:paraId="777EF56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C9873B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5F9CE9E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1C657B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1204A5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D1E32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3503EAF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7259EE7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7F1EBBF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30D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7643E1B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2538471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D849EBD" w14:textId="77777777" w:rsidTr="005244E7">
        <w:trPr>
          <w:trHeight w:val="288"/>
        </w:trPr>
        <w:tc>
          <w:tcPr>
            <w:tcW w:w="2119" w:type="dxa"/>
            <w:shd w:val="clear" w:color="auto" w:fill="auto"/>
            <w:hideMark/>
          </w:tcPr>
          <w:p w14:paraId="122903D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4A84188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48ACF3D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2E12626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1256F71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51309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EC24D3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F19764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DB2AD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907DBB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2D84D24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B82A1C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23F2F" w:rsidRPr="00EC6C01" w14:paraId="4DB05877" w14:textId="77777777" w:rsidTr="005244E7">
        <w:trPr>
          <w:trHeight w:val="288"/>
        </w:trPr>
        <w:tc>
          <w:tcPr>
            <w:tcW w:w="2119" w:type="dxa"/>
            <w:tcBorders>
              <w:bottom w:val="single" w:sz="6" w:space="0" w:color="auto"/>
            </w:tcBorders>
            <w:shd w:val="clear" w:color="auto" w:fill="auto"/>
            <w:hideMark/>
          </w:tcPr>
          <w:p w14:paraId="23CA9DE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2F17F68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558F2C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0065B6E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927494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3334F4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72757C9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203A456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7684C33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5E416C5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0EE7414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58BFB5D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72828A9" w14:textId="77777777" w:rsidTr="005244E7">
        <w:trPr>
          <w:trHeight w:val="288"/>
        </w:trPr>
        <w:tc>
          <w:tcPr>
            <w:tcW w:w="2119" w:type="dxa"/>
            <w:tcBorders>
              <w:top w:val="single" w:sz="6" w:space="0" w:color="auto"/>
            </w:tcBorders>
            <w:shd w:val="clear" w:color="auto" w:fill="auto"/>
            <w:noWrap/>
            <w:hideMark/>
          </w:tcPr>
          <w:p w14:paraId="013EB922"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E50F00B"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215B3A8"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59A1B48"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4157E89"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37A41E78"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2E31AD1F"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2CB5BB3"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0E89A8EA"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5221C60A"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4B74DD6"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3213A3"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r>
      <w:tr w:rsidR="00923F2F" w:rsidRPr="00EC6C01" w14:paraId="45F8B53F" w14:textId="77777777" w:rsidTr="005244E7">
        <w:trPr>
          <w:trHeight w:val="576"/>
        </w:trPr>
        <w:tc>
          <w:tcPr>
            <w:tcW w:w="2119" w:type="dxa"/>
            <w:shd w:val="clear" w:color="auto" w:fill="auto"/>
            <w:hideMark/>
          </w:tcPr>
          <w:p w14:paraId="7AACAA1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4D0543BD" w14:textId="77777777" w:rsidR="00923F2F" w:rsidRPr="00E92ACF" w:rsidRDefault="00923F2F" w:rsidP="005244E7">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5E04835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6E2FD76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C68789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E72CC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55AD5B5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7695969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3BEAFA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564F46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2D01EF3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E43B16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02E545F5" w14:textId="77777777" w:rsidTr="005244E7">
        <w:trPr>
          <w:trHeight w:val="576"/>
        </w:trPr>
        <w:tc>
          <w:tcPr>
            <w:tcW w:w="2119" w:type="dxa"/>
            <w:shd w:val="clear" w:color="auto" w:fill="auto"/>
            <w:hideMark/>
          </w:tcPr>
          <w:p w14:paraId="714E180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5BFC1B0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1A5EA2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0513E73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79A83F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C6A50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38B4E94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0F65774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429D7A4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E695C2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1AFFF90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6901BE0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A8E12BF" w14:textId="77777777" w:rsidTr="005244E7">
        <w:trPr>
          <w:trHeight w:val="576"/>
        </w:trPr>
        <w:tc>
          <w:tcPr>
            <w:tcW w:w="2119" w:type="dxa"/>
            <w:shd w:val="clear" w:color="auto" w:fill="auto"/>
            <w:hideMark/>
          </w:tcPr>
          <w:p w14:paraId="30B968D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53F72F8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4CE867A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0ADE32D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9501CA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68B46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08DE671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7254DE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D2B208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A8C24C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3D6AB2B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4155FB1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43D3AD43" w14:textId="77777777" w:rsidTr="005244E7">
        <w:trPr>
          <w:trHeight w:val="576"/>
        </w:trPr>
        <w:tc>
          <w:tcPr>
            <w:tcW w:w="2119" w:type="dxa"/>
            <w:shd w:val="clear" w:color="auto" w:fill="auto"/>
            <w:hideMark/>
          </w:tcPr>
          <w:p w14:paraId="5771F31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988958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17DDF8E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39A3402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6E066B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9D158D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5F4917B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121F1CB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E9CBD5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E199DC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67C6EB4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553DEDA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EC6C01" w14:paraId="169B1DBD" w14:textId="77777777" w:rsidTr="005244E7">
        <w:trPr>
          <w:trHeight w:val="576"/>
        </w:trPr>
        <w:tc>
          <w:tcPr>
            <w:tcW w:w="2119" w:type="dxa"/>
            <w:shd w:val="clear" w:color="auto" w:fill="auto"/>
            <w:hideMark/>
          </w:tcPr>
          <w:p w14:paraId="2AAAABA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7087BDA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283419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0778E2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259446C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46C226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036F8DC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699FAB8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D84C49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75DD0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9ADDE3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3E31C68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EC6C01" w14:paraId="6A6A815D" w14:textId="77777777" w:rsidTr="005244E7">
        <w:trPr>
          <w:trHeight w:val="288"/>
        </w:trPr>
        <w:tc>
          <w:tcPr>
            <w:tcW w:w="2119" w:type="dxa"/>
            <w:shd w:val="clear" w:color="auto" w:fill="auto"/>
            <w:hideMark/>
          </w:tcPr>
          <w:p w14:paraId="57D0A19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9D3239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4088775"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4641713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A213E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E2E14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DE968D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3E68BAB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2D0669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FFD3DE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513B6DA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6FE9764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04B2348D" w14:textId="77777777" w:rsidTr="005244E7">
        <w:trPr>
          <w:trHeight w:val="576"/>
        </w:trPr>
        <w:tc>
          <w:tcPr>
            <w:tcW w:w="2119" w:type="dxa"/>
            <w:shd w:val="clear" w:color="auto" w:fill="auto"/>
            <w:hideMark/>
          </w:tcPr>
          <w:p w14:paraId="12F1C06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5F6EED4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D92CAE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7E427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DC91E4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79A9EF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51D0830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473E961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710598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46745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EEA1C9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76570D9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6E860E7" w14:textId="77777777" w:rsidTr="005244E7">
        <w:trPr>
          <w:trHeight w:val="288"/>
        </w:trPr>
        <w:tc>
          <w:tcPr>
            <w:tcW w:w="2119" w:type="dxa"/>
            <w:tcBorders>
              <w:bottom w:val="single" w:sz="6" w:space="0" w:color="auto"/>
            </w:tcBorders>
            <w:shd w:val="clear" w:color="auto" w:fill="auto"/>
            <w:hideMark/>
          </w:tcPr>
          <w:p w14:paraId="4396CA1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0AD35EB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69E4AF0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51C5E2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C544B7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38DF090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5F69A58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7301473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1317361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7C831A7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C9A7E8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5DF5B9D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74066C2" w14:textId="77777777" w:rsidTr="005244E7">
        <w:trPr>
          <w:trHeight w:val="288"/>
        </w:trPr>
        <w:tc>
          <w:tcPr>
            <w:tcW w:w="2119" w:type="dxa"/>
            <w:tcBorders>
              <w:top w:val="single" w:sz="6" w:space="0" w:color="auto"/>
            </w:tcBorders>
            <w:shd w:val="clear" w:color="auto" w:fill="auto"/>
            <w:noWrap/>
            <w:hideMark/>
          </w:tcPr>
          <w:p w14:paraId="0BDA3CF0"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4E606D72" w14:textId="77777777" w:rsidR="00923F2F" w:rsidRPr="00EC6C01" w:rsidRDefault="00923F2F" w:rsidP="005244E7">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4539956"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62E59CC"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37D3FA"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7CC1B2D"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C3B62D7"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D4BB59D"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C8303E6"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93993C7"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0E711A2"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B9C539B" w14:textId="77777777" w:rsidR="00923F2F" w:rsidRPr="00EC6C01" w:rsidRDefault="00923F2F" w:rsidP="005244E7">
            <w:pPr>
              <w:spacing w:after="0" w:line="240" w:lineRule="auto"/>
              <w:rPr>
                <w:rFonts w:ascii="Times New Roman" w:eastAsia="Times New Roman" w:hAnsi="Times New Roman" w:cs="Times New Roman"/>
                <w:sz w:val="20"/>
                <w:szCs w:val="20"/>
                <w:lang w:eastAsia="en-GB"/>
              </w:rPr>
            </w:pPr>
          </w:p>
        </w:tc>
      </w:tr>
      <w:tr w:rsidR="00923F2F" w:rsidRPr="00EC6C01" w14:paraId="5ABD3098" w14:textId="77777777" w:rsidTr="005244E7">
        <w:trPr>
          <w:trHeight w:val="288"/>
        </w:trPr>
        <w:tc>
          <w:tcPr>
            <w:tcW w:w="2119" w:type="dxa"/>
            <w:shd w:val="clear" w:color="auto" w:fill="auto"/>
            <w:hideMark/>
          </w:tcPr>
          <w:p w14:paraId="3CB2E74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365FA7F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0EBAD33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046D3A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833921B"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D78CBC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E2DA2E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37D0229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6CB88D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94E853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4595D4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35C65E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06144BB" w14:textId="77777777" w:rsidTr="005244E7">
        <w:trPr>
          <w:trHeight w:val="288"/>
        </w:trPr>
        <w:tc>
          <w:tcPr>
            <w:tcW w:w="2119" w:type="dxa"/>
            <w:shd w:val="clear" w:color="auto" w:fill="auto"/>
            <w:hideMark/>
          </w:tcPr>
          <w:p w14:paraId="26FE187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7CFDD15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3053F7D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20574CF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0308E7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D6A3A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5250320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699B140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7D5C04D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E32A41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07CCF2A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5C8689CC"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23F2F" w:rsidRPr="00EC6C01" w14:paraId="0E7B9041" w14:textId="77777777" w:rsidTr="005244E7">
        <w:trPr>
          <w:trHeight w:val="288"/>
        </w:trPr>
        <w:tc>
          <w:tcPr>
            <w:tcW w:w="2119" w:type="dxa"/>
            <w:shd w:val="clear" w:color="auto" w:fill="auto"/>
            <w:hideMark/>
          </w:tcPr>
          <w:p w14:paraId="1E9689C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03195C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94CBDE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701D237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28E7B94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BB68E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1CB441C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4A4C63A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6F98013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747FD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515A211E"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9B561F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1E73610F" w14:textId="77777777" w:rsidTr="005244E7">
        <w:trPr>
          <w:trHeight w:val="288"/>
        </w:trPr>
        <w:tc>
          <w:tcPr>
            <w:tcW w:w="2119" w:type="dxa"/>
            <w:shd w:val="clear" w:color="auto" w:fill="auto"/>
            <w:hideMark/>
          </w:tcPr>
          <w:p w14:paraId="3559D37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5211A15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09677A26"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61C5BAB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99950E0"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9C0A36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E48796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D667B5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F95F23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67B45A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122C380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56DC03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03440BF0" w14:textId="77777777" w:rsidTr="005244E7">
        <w:trPr>
          <w:trHeight w:val="288"/>
        </w:trPr>
        <w:tc>
          <w:tcPr>
            <w:tcW w:w="2119" w:type="dxa"/>
            <w:shd w:val="clear" w:color="auto" w:fill="auto"/>
            <w:hideMark/>
          </w:tcPr>
          <w:p w14:paraId="4B5F51F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22D76E0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3DA5F15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2278F4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2B0BBB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11E06F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67FD0C83"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1D5E9E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67C68B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DC9134F"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5F6A2B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1CCA789"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23F2F" w:rsidRPr="00EC6C01" w14:paraId="449EFF23" w14:textId="77777777" w:rsidTr="005244E7">
        <w:trPr>
          <w:trHeight w:val="288"/>
        </w:trPr>
        <w:tc>
          <w:tcPr>
            <w:tcW w:w="2119" w:type="dxa"/>
            <w:tcBorders>
              <w:bottom w:val="single" w:sz="12" w:space="0" w:color="auto"/>
            </w:tcBorders>
            <w:shd w:val="clear" w:color="auto" w:fill="auto"/>
            <w:hideMark/>
          </w:tcPr>
          <w:p w14:paraId="648AAF81"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77BE65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27409FD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7540440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3D7ED3B4"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8C7057"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7BE8C2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4147AA2"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40B15BFD"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F22C928"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248BF1FA"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27CED3C5" w14:textId="77777777" w:rsidR="00923F2F" w:rsidRPr="00EC6C01"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22AEC200" w14:textId="77777777" w:rsidR="00923F2F" w:rsidRDefault="00923F2F" w:rsidP="00923F2F">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25553D23" w14:textId="77777777" w:rsidR="00923F2F" w:rsidRDefault="00923F2F" w:rsidP="00923F2F">
      <w:pPr>
        <w:spacing w:after="0" w:line="240" w:lineRule="auto"/>
        <w:rPr>
          <w:sz w:val="18"/>
          <w:szCs w:val="18"/>
        </w:rPr>
      </w:pPr>
      <w:r w:rsidRPr="00D05083">
        <w:rPr>
          <w:sz w:val="18"/>
          <w:szCs w:val="18"/>
          <w:vertAlign w:val="superscript"/>
        </w:rPr>
        <w:t>A</w:t>
      </w:r>
      <w:r>
        <w:rPr>
          <w:sz w:val="18"/>
          <w:szCs w:val="18"/>
        </w:rPr>
        <w:t xml:space="preserve"> Rate ratio = exp(coefficient)</w:t>
      </w:r>
    </w:p>
    <w:p w14:paraId="521737F6" w14:textId="77777777" w:rsidR="00923F2F" w:rsidRPr="0091672C" w:rsidRDefault="00923F2F" w:rsidP="00923F2F">
      <w:pPr>
        <w:spacing w:after="0" w:line="240" w:lineRule="auto"/>
        <w:rPr>
          <w:sz w:val="18"/>
          <w:szCs w:val="18"/>
          <w:vertAlign w:val="superscript"/>
        </w:rPr>
        <w:sectPr w:rsidR="00923F2F" w:rsidRPr="0091672C" w:rsidSect="005244E7">
          <w:pgSz w:w="16838" w:h="11906" w:orient="landscape"/>
          <w:pgMar w:top="1440" w:right="1440" w:bottom="1440" w:left="1440" w:header="708" w:footer="708" w:gutter="0"/>
          <w:cols w:space="708"/>
          <w:docGrid w:linePitch="360"/>
        </w:sectPr>
      </w:pPr>
    </w:p>
    <w:p w14:paraId="5FCAC6CF" w14:textId="77777777" w:rsidR="00923F2F" w:rsidRDefault="00923F2F" w:rsidP="00923F2F">
      <w:pPr>
        <w:rPr>
          <w:b/>
          <w:bCs/>
          <w:sz w:val="20"/>
          <w:szCs w:val="20"/>
        </w:rPr>
      </w:pPr>
      <w:r>
        <w:rPr>
          <w:noProof/>
          <w:lang w:eastAsia="en-GB"/>
        </w:rPr>
        <w:lastRenderedPageBreak/>
        <w:drawing>
          <wp:anchor distT="0" distB="0" distL="114300" distR="114300" simplePos="0" relativeHeight="251664384" behindDoc="1" locked="0" layoutInCell="1" allowOverlap="1" wp14:anchorId="4F42685B" wp14:editId="41AA4C3E">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9E95E" w14:textId="77777777" w:rsidR="00923F2F" w:rsidRDefault="00923F2F" w:rsidP="00923F2F">
      <w:pPr>
        <w:rPr>
          <w:b/>
          <w:bCs/>
          <w:sz w:val="20"/>
          <w:szCs w:val="20"/>
        </w:rPr>
      </w:pPr>
    </w:p>
    <w:p w14:paraId="25BA596C" w14:textId="77777777" w:rsidR="00923F2F" w:rsidRPr="00B41CFA" w:rsidRDefault="00923F2F" w:rsidP="00923F2F">
      <w:pPr>
        <w:rPr>
          <w:b/>
          <w:bCs/>
          <w:sz w:val="20"/>
          <w:szCs w:val="20"/>
        </w:rPr>
      </w:pPr>
    </w:p>
    <w:p w14:paraId="79054665" w14:textId="77777777" w:rsidR="00923F2F" w:rsidRDefault="00923F2F" w:rsidP="00923F2F"/>
    <w:p w14:paraId="5A6A84F1" w14:textId="77777777" w:rsidR="00923F2F" w:rsidRDefault="00923F2F" w:rsidP="00923F2F"/>
    <w:p w14:paraId="437AF787" w14:textId="77777777" w:rsidR="00923F2F" w:rsidRDefault="00923F2F" w:rsidP="00923F2F"/>
    <w:p w14:paraId="5F76D80C" w14:textId="77777777" w:rsidR="00923F2F" w:rsidRDefault="00923F2F" w:rsidP="00923F2F"/>
    <w:p w14:paraId="6D4B34AD" w14:textId="77777777" w:rsidR="00923F2F" w:rsidRDefault="00923F2F" w:rsidP="00923F2F"/>
    <w:p w14:paraId="7930B566" w14:textId="77777777" w:rsidR="00923F2F" w:rsidRDefault="00923F2F" w:rsidP="00923F2F"/>
    <w:p w14:paraId="5CAC0144" w14:textId="77777777" w:rsidR="00923F2F" w:rsidRDefault="00923F2F" w:rsidP="00923F2F"/>
    <w:p w14:paraId="4DB9673E" w14:textId="77777777" w:rsidR="00923F2F" w:rsidRDefault="00923F2F" w:rsidP="00923F2F"/>
    <w:p w14:paraId="5CBA91AF" w14:textId="77777777" w:rsidR="00923F2F" w:rsidRPr="003025CB" w:rsidRDefault="00923F2F" w:rsidP="00923F2F"/>
    <w:p w14:paraId="7C73D072" w14:textId="77777777" w:rsidR="00923F2F" w:rsidRDefault="00923F2F" w:rsidP="00923F2F">
      <w:pPr>
        <w:rPr>
          <w:b/>
          <w:bCs/>
          <w:i/>
          <w:iCs/>
        </w:rPr>
      </w:pPr>
    </w:p>
    <w:p w14:paraId="02109882" w14:textId="77777777" w:rsidR="00923F2F" w:rsidRDefault="00923F2F" w:rsidP="00923F2F">
      <w:pPr>
        <w:rPr>
          <w:b/>
          <w:bCs/>
          <w:i/>
          <w:iCs/>
        </w:rPr>
      </w:pPr>
    </w:p>
    <w:p w14:paraId="51B766B4" w14:textId="77777777" w:rsidR="00923F2F" w:rsidRDefault="00923F2F" w:rsidP="00923F2F">
      <w:pPr>
        <w:rPr>
          <w:b/>
          <w:bCs/>
          <w:i/>
          <w:iCs/>
        </w:rPr>
      </w:pPr>
    </w:p>
    <w:p w14:paraId="03EBD912" w14:textId="77777777" w:rsidR="00923F2F" w:rsidRDefault="00923F2F" w:rsidP="00923F2F">
      <w:pPr>
        <w:rPr>
          <w:b/>
          <w:bCs/>
          <w:i/>
          <w:iCs/>
        </w:rPr>
      </w:pPr>
    </w:p>
    <w:p w14:paraId="09F32B35" w14:textId="77777777" w:rsidR="00923F2F" w:rsidRDefault="00923F2F" w:rsidP="00923F2F">
      <w:pPr>
        <w:rPr>
          <w:b/>
          <w:bCs/>
          <w:i/>
          <w:iCs/>
        </w:rPr>
      </w:pPr>
    </w:p>
    <w:p w14:paraId="50CD5569" w14:textId="77777777" w:rsidR="00923F2F" w:rsidRDefault="00923F2F" w:rsidP="00923F2F">
      <w:pPr>
        <w:rPr>
          <w:b/>
          <w:bCs/>
          <w:i/>
          <w:iCs/>
        </w:rPr>
      </w:pPr>
    </w:p>
    <w:p w14:paraId="70529015" w14:textId="77777777" w:rsidR="00923F2F" w:rsidRDefault="00923F2F" w:rsidP="00923F2F">
      <w:pPr>
        <w:rPr>
          <w:b/>
          <w:bCs/>
          <w:i/>
          <w:iCs/>
        </w:rPr>
      </w:pPr>
    </w:p>
    <w:p w14:paraId="2A6E67E5" w14:textId="77777777" w:rsidR="00923F2F" w:rsidRDefault="00923F2F" w:rsidP="00923F2F">
      <w:pPr>
        <w:rPr>
          <w:b/>
          <w:bCs/>
          <w:i/>
          <w:iCs/>
        </w:rPr>
      </w:pPr>
    </w:p>
    <w:p w14:paraId="6894962E" w14:textId="77777777" w:rsidR="00923F2F" w:rsidRDefault="00923F2F" w:rsidP="00923F2F">
      <w:pPr>
        <w:rPr>
          <w:b/>
          <w:bCs/>
          <w:i/>
          <w:iCs/>
        </w:rPr>
      </w:pPr>
    </w:p>
    <w:p w14:paraId="27524252" w14:textId="77777777" w:rsidR="00923F2F" w:rsidRDefault="00923F2F" w:rsidP="00923F2F">
      <w:pPr>
        <w:rPr>
          <w:b/>
          <w:bCs/>
          <w:i/>
          <w:iCs/>
        </w:rPr>
      </w:pPr>
    </w:p>
    <w:p w14:paraId="19C714F0" w14:textId="77777777" w:rsidR="00923F2F" w:rsidRDefault="00923F2F" w:rsidP="00923F2F">
      <w:pPr>
        <w:rPr>
          <w:b/>
          <w:bCs/>
          <w:i/>
          <w:iCs/>
        </w:rPr>
      </w:pPr>
    </w:p>
    <w:p w14:paraId="057B0A2A" w14:textId="77777777" w:rsidR="00923F2F" w:rsidRDefault="00923F2F" w:rsidP="00923F2F">
      <w:pPr>
        <w:rPr>
          <w:b/>
          <w:bCs/>
          <w:i/>
          <w:iCs/>
        </w:rPr>
      </w:pPr>
      <w:r w:rsidRPr="00B41CFA">
        <w:rPr>
          <w:b/>
          <w:bCs/>
          <w:sz w:val="20"/>
          <w:szCs w:val="20"/>
        </w:rPr>
        <w:lastRenderedPageBreak/>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5C41B1F7" w14:textId="77777777" w:rsidR="00923F2F" w:rsidRDefault="00923F2F" w:rsidP="00923F2F">
      <w:pPr>
        <w:rPr>
          <w:b/>
          <w:bCs/>
          <w:i/>
          <w:iCs/>
        </w:rPr>
      </w:pPr>
    </w:p>
    <w:p w14:paraId="5F554039" w14:textId="77777777" w:rsidR="00923F2F" w:rsidRDefault="00923F2F" w:rsidP="00923F2F">
      <w:pPr>
        <w:rPr>
          <w:b/>
          <w:bCs/>
          <w:i/>
          <w:iCs/>
        </w:rPr>
      </w:pPr>
    </w:p>
    <w:p w14:paraId="648DAF55" w14:textId="77777777" w:rsidR="00923F2F" w:rsidRDefault="00923F2F" w:rsidP="00923F2F">
      <w:pPr>
        <w:rPr>
          <w:b/>
          <w:bCs/>
          <w:i/>
          <w:iCs/>
        </w:rPr>
      </w:pPr>
    </w:p>
    <w:p w14:paraId="2A8C4DE9" w14:textId="77777777" w:rsidR="00923F2F" w:rsidRDefault="00923F2F" w:rsidP="00923F2F">
      <w:pPr>
        <w:rPr>
          <w:b/>
          <w:bCs/>
          <w:i/>
          <w:iCs/>
        </w:rPr>
      </w:pPr>
    </w:p>
    <w:p w14:paraId="6395AB0D" w14:textId="77777777" w:rsidR="00923F2F" w:rsidRDefault="00923F2F" w:rsidP="00923F2F">
      <w:pPr>
        <w:rPr>
          <w:b/>
          <w:bCs/>
          <w:i/>
          <w:iCs/>
        </w:rPr>
      </w:pPr>
    </w:p>
    <w:p w14:paraId="7FCFEF88" w14:textId="77777777" w:rsidR="00923F2F" w:rsidRDefault="00923F2F" w:rsidP="00923F2F">
      <w:pPr>
        <w:rPr>
          <w:b/>
          <w:bCs/>
          <w:i/>
          <w:iCs/>
        </w:rPr>
      </w:pPr>
      <w:r>
        <w:rPr>
          <w:noProof/>
          <w:lang w:eastAsia="en-GB"/>
        </w:rPr>
        <w:drawing>
          <wp:anchor distT="0" distB="0" distL="114300" distR="114300" simplePos="0" relativeHeight="251665408" behindDoc="1" locked="0" layoutInCell="1" allowOverlap="1" wp14:anchorId="3D3BB08E" wp14:editId="35F0FCBF">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51E21" w14:textId="77777777" w:rsidR="00923F2F" w:rsidRDefault="00923F2F" w:rsidP="00923F2F">
      <w:pPr>
        <w:rPr>
          <w:b/>
          <w:bCs/>
          <w:i/>
          <w:iCs/>
        </w:rPr>
      </w:pPr>
    </w:p>
    <w:p w14:paraId="1601BD38" w14:textId="77777777" w:rsidR="00923F2F" w:rsidRDefault="00923F2F" w:rsidP="00923F2F">
      <w:pPr>
        <w:rPr>
          <w:b/>
          <w:bCs/>
          <w:i/>
          <w:iCs/>
        </w:rPr>
      </w:pPr>
    </w:p>
    <w:p w14:paraId="5BC4D007" w14:textId="77777777" w:rsidR="00923F2F" w:rsidRDefault="00923F2F" w:rsidP="00923F2F">
      <w:pPr>
        <w:rPr>
          <w:b/>
          <w:bCs/>
          <w:i/>
          <w:iCs/>
        </w:rPr>
      </w:pPr>
    </w:p>
    <w:p w14:paraId="286D8FB6" w14:textId="77777777" w:rsidR="00923F2F" w:rsidRDefault="00923F2F" w:rsidP="00923F2F">
      <w:pPr>
        <w:rPr>
          <w:b/>
          <w:bCs/>
          <w:i/>
          <w:iCs/>
        </w:rPr>
      </w:pPr>
    </w:p>
    <w:p w14:paraId="0E2EF391" w14:textId="77777777" w:rsidR="00923F2F" w:rsidRDefault="00923F2F" w:rsidP="00923F2F">
      <w:pPr>
        <w:rPr>
          <w:b/>
          <w:bCs/>
          <w:i/>
          <w:iCs/>
        </w:rPr>
      </w:pPr>
    </w:p>
    <w:p w14:paraId="3A42A8DD" w14:textId="77777777" w:rsidR="00923F2F" w:rsidRDefault="00923F2F" w:rsidP="00923F2F">
      <w:pPr>
        <w:rPr>
          <w:b/>
          <w:bCs/>
          <w:i/>
          <w:iCs/>
        </w:rPr>
      </w:pPr>
    </w:p>
    <w:p w14:paraId="2A55000D" w14:textId="77777777" w:rsidR="00923F2F" w:rsidRDefault="00923F2F" w:rsidP="00923F2F">
      <w:pPr>
        <w:rPr>
          <w:b/>
          <w:bCs/>
          <w:i/>
          <w:iCs/>
        </w:rPr>
      </w:pPr>
    </w:p>
    <w:p w14:paraId="19EFBD6E" w14:textId="77777777" w:rsidR="00923F2F" w:rsidRDefault="00923F2F" w:rsidP="00923F2F">
      <w:pPr>
        <w:rPr>
          <w:b/>
          <w:bCs/>
          <w:i/>
          <w:iCs/>
        </w:rPr>
      </w:pPr>
    </w:p>
    <w:p w14:paraId="1D42DC1C" w14:textId="77777777" w:rsidR="00923F2F" w:rsidRDefault="00923F2F" w:rsidP="00923F2F">
      <w:pPr>
        <w:rPr>
          <w:b/>
          <w:bCs/>
          <w:i/>
          <w:iCs/>
        </w:rPr>
      </w:pPr>
    </w:p>
    <w:p w14:paraId="2902EC06" w14:textId="77777777" w:rsidR="00923F2F" w:rsidRDefault="00923F2F" w:rsidP="00923F2F">
      <w:pPr>
        <w:rPr>
          <w:b/>
          <w:bCs/>
          <w:i/>
          <w:iCs/>
        </w:rPr>
      </w:pPr>
    </w:p>
    <w:p w14:paraId="70257174" w14:textId="77777777" w:rsidR="00923F2F" w:rsidRDefault="00923F2F" w:rsidP="00923F2F">
      <w:pPr>
        <w:rPr>
          <w:b/>
          <w:bCs/>
          <w:i/>
          <w:iCs/>
        </w:rPr>
      </w:pPr>
    </w:p>
    <w:p w14:paraId="677E4FB9" w14:textId="77777777" w:rsidR="00923F2F" w:rsidRDefault="00923F2F" w:rsidP="00923F2F">
      <w:pPr>
        <w:rPr>
          <w:b/>
          <w:bCs/>
          <w:i/>
          <w:iCs/>
        </w:rPr>
      </w:pPr>
    </w:p>
    <w:p w14:paraId="73C54B4A" w14:textId="77777777" w:rsidR="00923F2F" w:rsidRDefault="00923F2F" w:rsidP="00923F2F">
      <w:pPr>
        <w:rPr>
          <w:b/>
          <w:bCs/>
          <w:i/>
          <w:iCs/>
        </w:rPr>
      </w:pPr>
    </w:p>
    <w:p w14:paraId="72E642FA" w14:textId="77777777" w:rsidR="00923F2F" w:rsidRDefault="00923F2F" w:rsidP="00923F2F">
      <w:pPr>
        <w:rPr>
          <w:b/>
          <w:bCs/>
          <w:i/>
          <w:iCs/>
        </w:rPr>
      </w:pPr>
    </w:p>
    <w:p w14:paraId="06A45CA5" w14:textId="77777777" w:rsidR="00923F2F" w:rsidRDefault="00923F2F" w:rsidP="00923F2F">
      <w:pPr>
        <w:rPr>
          <w:b/>
          <w:bCs/>
          <w:i/>
          <w:iCs/>
        </w:rPr>
      </w:pPr>
    </w:p>
    <w:p w14:paraId="6A82E81A" w14:textId="77777777" w:rsidR="00923F2F" w:rsidRDefault="00923F2F" w:rsidP="00923F2F">
      <w:pPr>
        <w:rPr>
          <w:b/>
          <w:bCs/>
          <w:i/>
          <w:iCs/>
        </w:rPr>
      </w:pPr>
    </w:p>
    <w:p w14:paraId="3B0F1632" w14:textId="77777777" w:rsidR="00923F2F" w:rsidRDefault="00923F2F" w:rsidP="00923F2F">
      <w:pPr>
        <w:rPr>
          <w:b/>
          <w:bCs/>
          <w:i/>
          <w:iCs/>
        </w:rPr>
      </w:pPr>
    </w:p>
    <w:p w14:paraId="4CD35374" w14:textId="77777777" w:rsidR="00923F2F" w:rsidRDefault="00923F2F" w:rsidP="00923F2F">
      <w:pPr>
        <w:rPr>
          <w:b/>
          <w:bCs/>
          <w:i/>
          <w:iCs/>
        </w:rPr>
      </w:pPr>
    </w:p>
    <w:p w14:paraId="62357A6E" w14:textId="77777777" w:rsidR="00923F2F" w:rsidRDefault="00923F2F" w:rsidP="00923F2F">
      <w:pPr>
        <w:rPr>
          <w:b/>
          <w:bCs/>
          <w:i/>
          <w:iCs/>
        </w:rPr>
      </w:pPr>
    </w:p>
    <w:p w14:paraId="38A6C061" w14:textId="77777777" w:rsidR="00923F2F" w:rsidRDefault="00923F2F" w:rsidP="00923F2F">
      <w:pPr>
        <w:rPr>
          <w:b/>
          <w:bCs/>
          <w:i/>
          <w:iCs/>
        </w:rPr>
      </w:pPr>
    </w:p>
    <w:p w14:paraId="702F0AB9" w14:textId="77777777" w:rsidR="00923F2F" w:rsidRDefault="00923F2F" w:rsidP="00923F2F">
      <w:pPr>
        <w:rPr>
          <w:b/>
          <w:bCs/>
          <w:i/>
          <w:iCs/>
        </w:rPr>
      </w:pPr>
    </w:p>
    <w:p w14:paraId="57BB51F8" w14:textId="77777777" w:rsidR="00923F2F" w:rsidRDefault="00923F2F" w:rsidP="00923F2F">
      <w:pPr>
        <w:rPr>
          <w:b/>
          <w:bCs/>
          <w:i/>
          <w:iCs/>
        </w:rPr>
      </w:pPr>
    </w:p>
    <w:p w14:paraId="48446D30"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041D98F7" w14:textId="77777777" w:rsidR="00923F2F" w:rsidRDefault="00923F2F" w:rsidP="00923F2F">
      <w:pPr>
        <w:rPr>
          <w:b/>
          <w:bCs/>
          <w:i/>
          <w:iCs/>
        </w:rPr>
      </w:pPr>
    </w:p>
    <w:p w14:paraId="7E81FCFD" w14:textId="77777777" w:rsidR="00923F2F" w:rsidRDefault="00923F2F" w:rsidP="00923F2F">
      <w:pPr>
        <w:rPr>
          <w:b/>
          <w:bCs/>
          <w:i/>
          <w:iCs/>
        </w:rPr>
      </w:pPr>
    </w:p>
    <w:p w14:paraId="5BD37E21" w14:textId="77777777" w:rsidR="00923F2F" w:rsidRDefault="00923F2F" w:rsidP="00923F2F">
      <w:pPr>
        <w:rPr>
          <w:b/>
          <w:bCs/>
          <w:i/>
          <w:iCs/>
        </w:rPr>
      </w:pPr>
    </w:p>
    <w:p w14:paraId="5B9A9A85" w14:textId="77777777" w:rsidR="00923F2F" w:rsidRDefault="00923F2F" w:rsidP="00923F2F">
      <w:pPr>
        <w:rPr>
          <w:b/>
          <w:bCs/>
          <w:i/>
          <w:iCs/>
        </w:rPr>
      </w:pPr>
    </w:p>
    <w:p w14:paraId="5526B4AF" w14:textId="77777777" w:rsidR="00923F2F" w:rsidRDefault="00923F2F" w:rsidP="00923F2F">
      <w:pPr>
        <w:rPr>
          <w:b/>
          <w:bCs/>
          <w:i/>
          <w:iCs/>
        </w:rPr>
      </w:pPr>
    </w:p>
    <w:p w14:paraId="48EE8BA5" w14:textId="77777777" w:rsidR="00923F2F" w:rsidRDefault="00923F2F" w:rsidP="00923F2F">
      <w:pPr>
        <w:rPr>
          <w:b/>
          <w:bCs/>
          <w:i/>
          <w:iCs/>
        </w:rPr>
      </w:pPr>
      <w:r>
        <w:rPr>
          <w:noProof/>
          <w:lang w:eastAsia="en-GB"/>
        </w:rPr>
        <w:drawing>
          <wp:anchor distT="0" distB="0" distL="114300" distR="114300" simplePos="0" relativeHeight="251666432" behindDoc="1" locked="0" layoutInCell="1" allowOverlap="1" wp14:anchorId="791CF7F6" wp14:editId="67618AA1">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00C44" w14:textId="77777777" w:rsidR="00923F2F" w:rsidRDefault="00923F2F" w:rsidP="00923F2F">
      <w:pPr>
        <w:rPr>
          <w:b/>
          <w:bCs/>
          <w:i/>
          <w:iCs/>
        </w:rPr>
      </w:pPr>
    </w:p>
    <w:p w14:paraId="1F933F95" w14:textId="77777777" w:rsidR="00923F2F" w:rsidRDefault="00923F2F" w:rsidP="00923F2F">
      <w:pPr>
        <w:rPr>
          <w:b/>
          <w:bCs/>
          <w:i/>
          <w:iCs/>
        </w:rPr>
      </w:pPr>
    </w:p>
    <w:p w14:paraId="6EFAF76B" w14:textId="77777777" w:rsidR="00923F2F" w:rsidRDefault="00923F2F" w:rsidP="00923F2F">
      <w:pPr>
        <w:rPr>
          <w:b/>
          <w:bCs/>
          <w:i/>
          <w:iCs/>
        </w:rPr>
      </w:pPr>
    </w:p>
    <w:p w14:paraId="2CF2AEDF" w14:textId="77777777" w:rsidR="00923F2F" w:rsidRDefault="00923F2F" w:rsidP="00923F2F">
      <w:pPr>
        <w:rPr>
          <w:b/>
          <w:bCs/>
          <w:i/>
          <w:iCs/>
        </w:rPr>
      </w:pPr>
    </w:p>
    <w:p w14:paraId="752B632C" w14:textId="77777777" w:rsidR="00923F2F" w:rsidRDefault="00923F2F" w:rsidP="00923F2F">
      <w:pPr>
        <w:rPr>
          <w:b/>
          <w:bCs/>
          <w:i/>
          <w:iCs/>
        </w:rPr>
      </w:pPr>
    </w:p>
    <w:p w14:paraId="1C8877BD" w14:textId="77777777" w:rsidR="00923F2F" w:rsidRDefault="00923F2F" w:rsidP="00923F2F">
      <w:pPr>
        <w:rPr>
          <w:b/>
          <w:bCs/>
          <w:i/>
          <w:iCs/>
        </w:rPr>
      </w:pPr>
    </w:p>
    <w:p w14:paraId="3A663EBD" w14:textId="77777777" w:rsidR="00923F2F" w:rsidRDefault="00923F2F" w:rsidP="00923F2F">
      <w:pPr>
        <w:rPr>
          <w:b/>
          <w:bCs/>
          <w:i/>
          <w:iCs/>
        </w:rPr>
      </w:pPr>
    </w:p>
    <w:p w14:paraId="7F81B186" w14:textId="77777777" w:rsidR="00923F2F" w:rsidRDefault="00923F2F" w:rsidP="00923F2F">
      <w:pPr>
        <w:rPr>
          <w:b/>
          <w:bCs/>
          <w:i/>
          <w:iCs/>
        </w:rPr>
      </w:pPr>
    </w:p>
    <w:p w14:paraId="2D844BDB" w14:textId="77777777" w:rsidR="00923F2F" w:rsidRDefault="00923F2F" w:rsidP="00923F2F">
      <w:pPr>
        <w:rPr>
          <w:b/>
          <w:bCs/>
          <w:i/>
          <w:iCs/>
        </w:rPr>
      </w:pPr>
    </w:p>
    <w:p w14:paraId="475ED2DF" w14:textId="77777777" w:rsidR="00923F2F" w:rsidRDefault="00923F2F" w:rsidP="00923F2F">
      <w:pPr>
        <w:rPr>
          <w:b/>
          <w:bCs/>
          <w:i/>
          <w:iCs/>
        </w:rPr>
      </w:pPr>
    </w:p>
    <w:p w14:paraId="1BCC8556" w14:textId="77777777" w:rsidR="00923F2F" w:rsidRDefault="00923F2F" w:rsidP="00923F2F">
      <w:pPr>
        <w:rPr>
          <w:b/>
          <w:bCs/>
          <w:i/>
          <w:iCs/>
        </w:rPr>
      </w:pPr>
    </w:p>
    <w:p w14:paraId="1024034B" w14:textId="77777777" w:rsidR="00923F2F" w:rsidRDefault="00923F2F" w:rsidP="00923F2F">
      <w:pPr>
        <w:rPr>
          <w:b/>
          <w:bCs/>
          <w:i/>
          <w:iCs/>
        </w:rPr>
      </w:pPr>
    </w:p>
    <w:p w14:paraId="509F1FEC" w14:textId="77777777" w:rsidR="00923F2F" w:rsidRDefault="00923F2F" w:rsidP="00923F2F">
      <w:pPr>
        <w:rPr>
          <w:b/>
          <w:bCs/>
          <w:i/>
          <w:iCs/>
        </w:rPr>
      </w:pPr>
    </w:p>
    <w:p w14:paraId="03988C1C" w14:textId="77777777" w:rsidR="00923F2F" w:rsidRDefault="00923F2F" w:rsidP="00923F2F">
      <w:pPr>
        <w:rPr>
          <w:b/>
          <w:bCs/>
          <w:i/>
          <w:iCs/>
        </w:rPr>
      </w:pPr>
    </w:p>
    <w:p w14:paraId="0E43CCD1" w14:textId="77777777" w:rsidR="00923F2F" w:rsidRDefault="00923F2F" w:rsidP="00923F2F">
      <w:pPr>
        <w:rPr>
          <w:b/>
          <w:bCs/>
          <w:i/>
          <w:iCs/>
        </w:rPr>
      </w:pPr>
    </w:p>
    <w:p w14:paraId="5A151BB5" w14:textId="77777777" w:rsidR="00923F2F" w:rsidRDefault="00923F2F" w:rsidP="00923F2F">
      <w:pPr>
        <w:rPr>
          <w:b/>
          <w:bCs/>
          <w:i/>
          <w:iCs/>
        </w:rPr>
      </w:pPr>
    </w:p>
    <w:p w14:paraId="76D4C7EA" w14:textId="77777777" w:rsidR="00923F2F" w:rsidRDefault="00923F2F" w:rsidP="00923F2F">
      <w:pPr>
        <w:rPr>
          <w:b/>
          <w:bCs/>
          <w:i/>
          <w:iCs/>
        </w:rPr>
      </w:pPr>
    </w:p>
    <w:p w14:paraId="5C06620E" w14:textId="77777777" w:rsidR="00923F2F" w:rsidRDefault="00923F2F" w:rsidP="00923F2F">
      <w:pPr>
        <w:rPr>
          <w:b/>
          <w:bCs/>
          <w:i/>
          <w:iCs/>
        </w:rPr>
      </w:pPr>
    </w:p>
    <w:p w14:paraId="7BEC8B46" w14:textId="77777777" w:rsidR="00923F2F" w:rsidRDefault="00923F2F" w:rsidP="00923F2F">
      <w:pPr>
        <w:rPr>
          <w:b/>
          <w:bCs/>
          <w:i/>
          <w:iCs/>
        </w:rPr>
      </w:pPr>
    </w:p>
    <w:p w14:paraId="3CA7F49D" w14:textId="77777777" w:rsidR="00923F2F" w:rsidRDefault="00923F2F" w:rsidP="00923F2F">
      <w:pPr>
        <w:rPr>
          <w:b/>
          <w:bCs/>
          <w:i/>
          <w:iCs/>
        </w:rPr>
      </w:pPr>
    </w:p>
    <w:p w14:paraId="1260125D"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AAD3FC6" w14:textId="77777777" w:rsidR="00923F2F" w:rsidRDefault="00923F2F" w:rsidP="00923F2F">
      <w:pPr>
        <w:rPr>
          <w:b/>
          <w:bCs/>
          <w:i/>
          <w:iCs/>
        </w:rPr>
      </w:pPr>
    </w:p>
    <w:p w14:paraId="33743512" w14:textId="77777777" w:rsidR="00923F2F" w:rsidRDefault="00923F2F" w:rsidP="00923F2F">
      <w:pPr>
        <w:rPr>
          <w:b/>
          <w:bCs/>
          <w:i/>
          <w:iCs/>
        </w:rPr>
      </w:pPr>
      <w:r>
        <w:rPr>
          <w:b/>
          <w:bCs/>
          <w:i/>
          <w:iCs/>
        </w:rPr>
        <w:t>Socioeconomic analysis</w:t>
      </w:r>
    </w:p>
    <w:p w14:paraId="0C24B87A" w14:textId="77777777" w:rsidR="00923F2F" w:rsidRDefault="00923F2F" w:rsidP="00923F2F">
      <w:pPr>
        <w:rPr>
          <w:i/>
          <w:iCs/>
        </w:rPr>
      </w:pPr>
      <w:commentRangeStart w:id="27"/>
      <w:r>
        <w:rPr>
          <w:i/>
          <w:iCs/>
        </w:rPr>
        <w:t>Commune-level model</w:t>
      </w:r>
      <w:commentRangeEnd w:id="27"/>
      <w:r w:rsidR="008F3B30">
        <w:rPr>
          <w:rStyle w:val="CommentReference"/>
        </w:rPr>
        <w:commentReference w:id="27"/>
      </w:r>
    </w:p>
    <w:p w14:paraId="77C5D7FD" w14:textId="77777777" w:rsidR="00923F2F" w:rsidRDefault="00923F2F" w:rsidP="00923F2F">
      <w:r>
        <w:lastRenderedPageBreak/>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w:t>
      </w:r>
      <w:r>
        <w:lastRenderedPageBreak/>
        <w:t xml:space="preserve">areas are predicted to have higher forest cover than those without (Table 4).  </w:t>
      </w:r>
    </w:p>
    <w:p w14:paraId="7BFC0389" w14:textId="77777777" w:rsidR="00923F2F" w:rsidRDefault="00923F2F" w:rsidP="00923F2F">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w:t>
      </w:r>
      <w:proofErr w:type="spellStart"/>
      <w:r>
        <w:t>‘global</w:t>
      </w:r>
      <w:proofErr w:type="spellEnd"/>
      <w:r>
        <w:t xml:space="preserve">’)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0E209E13" w14:textId="77777777" w:rsidR="00923F2F" w:rsidRDefault="00923F2F" w:rsidP="00923F2F">
      <w:pPr>
        <w:rPr>
          <w:i/>
          <w:iCs/>
        </w:rPr>
      </w:pPr>
    </w:p>
    <w:p w14:paraId="145D09C2" w14:textId="77777777" w:rsidR="00923F2F" w:rsidRDefault="00923F2F" w:rsidP="00923F2F">
      <w:pPr>
        <w:rPr>
          <w:i/>
          <w:iCs/>
        </w:rPr>
      </w:pPr>
    </w:p>
    <w:p w14:paraId="504C1C8F" w14:textId="77777777" w:rsidR="00923F2F" w:rsidRDefault="00923F2F" w:rsidP="00923F2F">
      <w:pPr>
        <w:rPr>
          <w:i/>
          <w:iCs/>
        </w:rPr>
      </w:pPr>
    </w:p>
    <w:p w14:paraId="12F085ED" w14:textId="77777777" w:rsidR="00923F2F" w:rsidRDefault="00923F2F" w:rsidP="00923F2F">
      <w:pPr>
        <w:rPr>
          <w:i/>
          <w:iCs/>
        </w:rPr>
      </w:pPr>
    </w:p>
    <w:p w14:paraId="304E7EC2" w14:textId="77777777" w:rsidR="00923F2F" w:rsidRDefault="00923F2F" w:rsidP="00923F2F">
      <w:pPr>
        <w:rPr>
          <w:b/>
          <w:bCs/>
          <w:sz w:val="20"/>
          <w:szCs w:val="20"/>
        </w:rPr>
      </w:pPr>
    </w:p>
    <w:p w14:paraId="4E61B204" w14:textId="77777777" w:rsidR="00923F2F" w:rsidRDefault="00923F2F" w:rsidP="00923F2F">
      <w:pPr>
        <w:rPr>
          <w:b/>
          <w:bCs/>
          <w:sz w:val="20"/>
          <w:szCs w:val="20"/>
        </w:rPr>
      </w:pPr>
    </w:p>
    <w:p w14:paraId="14F71F9E" w14:textId="77777777" w:rsidR="00923F2F" w:rsidRDefault="00923F2F" w:rsidP="00923F2F">
      <w:pPr>
        <w:rPr>
          <w:b/>
          <w:bCs/>
          <w:sz w:val="20"/>
          <w:szCs w:val="20"/>
        </w:rPr>
      </w:pPr>
    </w:p>
    <w:p w14:paraId="6784B3E8" w14:textId="77777777" w:rsidR="00923F2F" w:rsidRDefault="00923F2F" w:rsidP="00923F2F">
      <w:pPr>
        <w:rPr>
          <w:b/>
          <w:bCs/>
          <w:sz w:val="20"/>
          <w:szCs w:val="20"/>
        </w:rPr>
      </w:pPr>
    </w:p>
    <w:p w14:paraId="68F6BE5E" w14:textId="77777777" w:rsidR="00923F2F" w:rsidRDefault="00923F2F" w:rsidP="00923F2F">
      <w:pPr>
        <w:rPr>
          <w:b/>
          <w:bCs/>
          <w:sz w:val="20"/>
          <w:szCs w:val="20"/>
        </w:rPr>
      </w:pPr>
    </w:p>
    <w:p w14:paraId="5CF21C59" w14:textId="77777777" w:rsidR="00923F2F" w:rsidRPr="00A2432B" w:rsidRDefault="00923F2F" w:rsidP="00923F2F">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923F2F" w:rsidRPr="00A2432B" w14:paraId="478C46CA" w14:textId="77777777" w:rsidTr="005244E7">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F367A5E"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8014189"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633C195B"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13A5AA2D"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7E4C53"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6942ED08" w14:textId="77777777" w:rsidR="00923F2F" w:rsidRPr="00A2432B" w:rsidRDefault="00923F2F" w:rsidP="005244E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923F2F" w:rsidRPr="00A2432B" w14:paraId="26649CAF" w14:textId="77777777" w:rsidTr="005244E7">
        <w:trPr>
          <w:trHeight w:val="288"/>
        </w:trPr>
        <w:tc>
          <w:tcPr>
            <w:tcW w:w="3402" w:type="dxa"/>
            <w:tcBorders>
              <w:top w:val="single" w:sz="12" w:space="0" w:color="auto"/>
              <w:left w:val="nil"/>
              <w:bottom w:val="nil"/>
              <w:right w:val="nil"/>
            </w:tcBorders>
            <w:shd w:val="clear" w:color="auto" w:fill="auto"/>
            <w:noWrap/>
            <w:hideMark/>
          </w:tcPr>
          <w:p w14:paraId="6B848906" w14:textId="77777777" w:rsidR="00923F2F" w:rsidRPr="00A2432B" w:rsidRDefault="00923F2F" w:rsidP="005244E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56899C9F" w14:textId="77777777" w:rsidR="00923F2F" w:rsidRPr="00A2432B" w:rsidRDefault="00923F2F" w:rsidP="005244E7">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784A59E6"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5767BA19"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415B4080"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4C64C29"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2C2C2A25" w14:textId="77777777" w:rsidTr="005244E7">
        <w:trPr>
          <w:trHeight w:val="288"/>
        </w:trPr>
        <w:tc>
          <w:tcPr>
            <w:tcW w:w="3402" w:type="dxa"/>
            <w:tcBorders>
              <w:top w:val="nil"/>
              <w:left w:val="nil"/>
              <w:bottom w:val="nil"/>
              <w:right w:val="nil"/>
            </w:tcBorders>
            <w:shd w:val="clear" w:color="auto" w:fill="auto"/>
            <w:noWrap/>
            <w:hideMark/>
          </w:tcPr>
          <w:p w14:paraId="7CDBAC9A"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27997A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DBB469E"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749105A5"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A927A82"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072B8E6"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68727EEB" w14:textId="77777777" w:rsidTr="005244E7">
        <w:trPr>
          <w:trHeight w:val="288"/>
        </w:trPr>
        <w:tc>
          <w:tcPr>
            <w:tcW w:w="3402" w:type="dxa"/>
            <w:tcBorders>
              <w:top w:val="nil"/>
              <w:left w:val="nil"/>
              <w:bottom w:val="nil"/>
              <w:right w:val="nil"/>
            </w:tcBorders>
            <w:shd w:val="clear" w:color="auto" w:fill="auto"/>
            <w:noWrap/>
            <w:hideMark/>
          </w:tcPr>
          <w:p w14:paraId="3559981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92BC11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E9B149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0E7226D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C491093"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A0DA4A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11CABE62" w14:textId="77777777" w:rsidTr="005244E7">
        <w:trPr>
          <w:trHeight w:val="288"/>
        </w:trPr>
        <w:tc>
          <w:tcPr>
            <w:tcW w:w="3402" w:type="dxa"/>
            <w:tcBorders>
              <w:top w:val="nil"/>
              <w:left w:val="nil"/>
              <w:bottom w:val="nil"/>
              <w:right w:val="nil"/>
            </w:tcBorders>
            <w:shd w:val="clear" w:color="auto" w:fill="auto"/>
            <w:noWrap/>
            <w:hideMark/>
          </w:tcPr>
          <w:p w14:paraId="0B7BFEE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2EEF7FBF"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5049E5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0D3AAB2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C39D5B"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1785E69"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1B89FA9F" w14:textId="77777777" w:rsidTr="005244E7">
        <w:trPr>
          <w:trHeight w:val="288"/>
        </w:trPr>
        <w:tc>
          <w:tcPr>
            <w:tcW w:w="3402" w:type="dxa"/>
            <w:tcBorders>
              <w:top w:val="nil"/>
              <w:left w:val="nil"/>
              <w:bottom w:val="nil"/>
              <w:right w:val="nil"/>
            </w:tcBorders>
            <w:shd w:val="clear" w:color="auto" w:fill="auto"/>
            <w:noWrap/>
            <w:hideMark/>
          </w:tcPr>
          <w:p w14:paraId="29F6801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709C6E3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3C3DCE0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2A15173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6296A50"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DE028CB"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2B7C4B7F" w14:textId="77777777" w:rsidTr="005244E7">
        <w:trPr>
          <w:trHeight w:val="288"/>
        </w:trPr>
        <w:tc>
          <w:tcPr>
            <w:tcW w:w="3402" w:type="dxa"/>
            <w:tcBorders>
              <w:top w:val="nil"/>
              <w:left w:val="nil"/>
              <w:bottom w:val="nil"/>
              <w:right w:val="nil"/>
            </w:tcBorders>
            <w:shd w:val="clear" w:color="auto" w:fill="auto"/>
            <w:noWrap/>
            <w:hideMark/>
          </w:tcPr>
          <w:p w14:paraId="1760577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6074DEF"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4145B96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2AE61CE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8F083A4"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DF718BA"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7AA916ED" w14:textId="77777777" w:rsidTr="005244E7">
        <w:trPr>
          <w:trHeight w:val="288"/>
        </w:trPr>
        <w:tc>
          <w:tcPr>
            <w:tcW w:w="3402" w:type="dxa"/>
            <w:tcBorders>
              <w:top w:val="nil"/>
              <w:left w:val="nil"/>
              <w:bottom w:val="nil"/>
              <w:right w:val="nil"/>
            </w:tcBorders>
            <w:shd w:val="clear" w:color="auto" w:fill="auto"/>
            <w:noWrap/>
            <w:hideMark/>
          </w:tcPr>
          <w:p w14:paraId="5A691C41"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D6DD0A5"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8E9F40D"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24473B5"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717D08E"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7A89D5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0DE10324" w14:textId="77777777" w:rsidTr="005244E7">
        <w:trPr>
          <w:trHeight w:val="288"/>
        </w:trPr>
        <w:tc>
          <w:tcPr>
            <w:tcW w:w="3402" w:type="dxa"/>
            <w:tcBorders>
              <w:top w:val="nil"/>
              <w:left w:val="nil"/>
              <w:bottom w:val="nil"/>
              <w:right w:val="nil"/>
            </w:tcBorders>
            <w:shd w:val="clear" w:color="auto" w:fill="auto"/>
            <w:noWrap/>
            <w:hideMark/>
          </w:tcPr>
          <w:p w14:paraId="43E179C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C08E477"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316CAB"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F22A1E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EA912B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3F2E5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p>
        </w:tc>
      </w:tr>
      <w:tr w:rsidR="00923F2F" w:rsidRPr="00A2432B" w14:paraId="69F6EE03" w14:textId="77777777" w:rsidTr="005244E7">
        <w:trPr>
          <w:trHeight w:val="288"/>
        </w:trPr>
        <w:tc>
          <w:tcPr>
            <w:tcW w:w="3402" w:type="dxa"/>
            <w:tcBorders>
              <w:top w:val="nil"/>
              <w:left w:val="nil"/>
              <w:bottom w:val="nil"/>
              <w:right w:val="nil"/>
            </w:tcBorders>
            <w:shd w:val="clear" w:color="auto" w:fill="auto"/>
            <w:noWrap/>
            <w:hideMark/>
          </w:tcPr>
          <w:p w14:paraId="0C423F8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48B70B6"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46FD414"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27D49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5012753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6F27EE8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923F2F" w:rsidRPr="00A2432B" w14:paraId="14C4339E" w14:textId="77777777" w:rsidTr="005244E7">
        <w:trPr>
          <w:trHeight w:val="288"/>
        </w:trPr>
        <w:tc>
          <w:tcPr>
            <w:tcW w:w="3402" w:type="dxa"/>
            <w:tcBorders>
              <w:top w:val="nil"/>
              <w:left w:val="nil"/>
              <w:bottom w:val="nil"/>
              <w:right w:val="nil"/>
            </w:tcBorders>
            <w:shd w:val="clear" w:color="auto" w:fill="auto"/>
            <w:noWrap/>
            <w:hideMark/>
          </w:tcPr>
          <w:p w14:paraId="4115C6D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7B796F68"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B3D20D"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8E44DF"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01F4D42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287B143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923F2F" w:rsidRPr="00A2432B" w14:paraId="6C885596" w14:textId="77777777" w:rsidTr="005244E7">
        <w:trPr>
          <w:trHeight w:val="288"/>
        </w:trPr>
        <w:tc>
          <w:tcPr>
            <w:tcW w:w="3402" w:type="dxa"/>
            <w:tcBorders>
              <w:top w:val="nil"/>
              <w:left w:val="nil"/>
              <w:bottom w:val="nil"/>
              <w:right w:val="nil"/>
            </w:tcBorders>
            <w:shd w:val="clear" w:color="auto" w:fill="auto"/>
            <w:noWrap/>
            <w:hideMark/>
          </w:tcPr>
          <w:p w14:paraId="45FCFB8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5496C2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C75B1A"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6FED81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9B5274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5AF98D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923F2F" w:rsidRPr="00A2432B" w14:paraId="14829CF3" w14:textId="77777777" w:rsidTr="005244E7">
        <w:trPr>
          <w:trHeight w:val="288"/>
        </w:trPr>
        <w:tc>
          <w:tcPr>
            <w:tcW w:w="3402" w:type="dxa"/>
            <w:tcBorders>
              <w:top w:val="nil"/>
              <w:left w:val="nil"/>
              <w:bottom w:val="nil"/>
              <w:right w:val="nil"/>
            </w:tcBorders>
            <w:shd w:val="clear" w:color="auto" w:fill="auto"/>
            <w:noWrap/>
            <w:hideMark/>
          </w:tcPr>
          <w:p w14:paraId="45484CB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01B3A748"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4251B5E"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E97D76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22FEE6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3DA9B4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923F2F" w:rsidRPr="00A2432B" w14:paraId="18B93B5C" w14:textId="77777777" w:rsidTr="005244E7">
        <w:trPr>
          <w:trHeight w:val="288"/>
        </w:trPr>
        <w:tc>
          <w:tcPr>
            <w:tcW w:w="3402" w:type="dxa"/>
            <w:tcBorders>
              <w:top w:val="nil"/>
              <w:left w:val="nil"/>
              <w:bottom w:val="nil"/>
              <w:right w:val="nil"/>
            </w:tcBorders>
            <w:shd w:val="clear" w:color="auto" w:fill="auto"/>
            <w:noWrap/>
            <w:hideMark/>
          </w:tcPr>
          <w:p w14:paraId="71CBE0A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5775B36"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EF304F4"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C11D26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22C21B2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0B99720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A2432B" w14:paraId="24E3524D" w14:textId="77777777" w:rsidTr="005244E7">
        <w:trPr>
          <w:trHeight w:val="288"/>
        </w:trPr>
        <w:tc>
          <w:tcPr>
            <w:tcW w:w="3402" w:type="dxa"/>
            <w:tcBorders>
              <w:top w:val="nil"/>
              <w:left w:val="nil"/>
              <w:bottom w:val="single" w:sz="4" w:space="0" w:color="auto"/>
              <w:right w:val="nil"/>
            </w:tcBorders>
            <w:shd w:val="clear" w:color="auto" w:fill="auto"/>
            <w:noWrap/>
            <w:hideMark/>
          </w:tcPr>
          <w:p w14:paraId="1526FBB6"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3932CF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102FD96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16B3A1E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455F25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03E663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A2432B" w14:paraId="197733B7" w14:textId="77777777" w:rsidTr="005244E7">
        <w:trPr>
          <w:trHeight w:val="288"/>
        </w:trPr>
        <w:tc>
          <w:tcPr>
            <w:tcW w:w="3402" w:type="dxa"/>
            <w:tcBorders>
              <w:top w:val="nil"/>
              <w:left w:val="nil"/>
              <w:bottom w:val="nil"/>
              <w:right w:val="nil"/>
            </w:tcBorders>
            <w:shd w:val="clear" w:color="auto" w:fill="auto"/>
            <w:noWrap/>
            <w:hideMark/>
          </w:tcPr>
          <w:p w14:paraId="3FD9080C" w14:textId="77777777" w:rsidR="00923F2F" w:rsidRPr="00A2432B" w:rsidRDefault="00923F2F" w:rsidP="005244E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0416976B" w14:textId="77777777" w:rsidR="00923F2F" w:rsidRPr="00A2432B" w:rsidRDefault="00923F2F" w:rsidP="005244E7">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1BB9C4A"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567BA7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3769638A"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11C65B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4BF7D58F" w14:textId="77777777" w:rsidTr="005244E7">
        <w:trPr>
          <w:trHeight w:val="288"/>
        </w:trPr>
        <w:tc>
          <w:tcPr>
            <w:tcW w:w="3402" w:type="dxa"/>
            <w:tcBorders>
              <w:top w:val="nil"/>
              <w:left w:val="nil"/>
              <w:bottom w:val="nil"/>
              <w:right w:val="nil"/>
            </w:tcBorders>
            <w:shd w:val="clear" w:color="auto" w:fill="auto"/>
            <w:noWrap/>
            <w:hideMark/>
          </w:tcPr>
          <w:p w14:paraId="0D07AE3A"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AB3AA21"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92A3A1"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99C4A34"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BD78A41"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6DF9F8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2A3F5F11" w14:textId="77777777" w:rsidTr="005244E7">
        <w:trPr>
          <w:trHeight w:val="288"/>
        </w:trPr>
        <w:tc>
          <w:tcPr>
            <w:tcW w:w="3402" w:type="dxa"/>
            <w:tcBorders>
              <w:top w:val="nil"/>
              <w:left w:val="nil"/>
              <w:bottom w:val="nil"/>
              <w:right w:val="nil"/>
            </w:tcBorders>
            <w:shd w:val="clear" w:color="auto" w:fill="auto"/>
            <w:noWrap/>
            <w:hideMark/>
          </w:tcPr>
          <w:p w14:paraId="7DC8AEC7"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16E614B6"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13B54CE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2D53278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A1F82E9"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5EE18EF"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5CAB0EC8" w14:textId="77777777" w:rsidTr="005244E7">
        <w:trPr>
          <w:trHeight w:val="288"/>
        </w:trPr>
        <w:tc>
          <w:tcPr>
            <w:tcW w:w="3402" w:type="dxa"/>
            <w:tcBorders>
              <w:top w:val="nil"/>
              <w:left w:val="nil"/>
              <w:bottom w:val="nil"/>
              <w:right w:val="nil"/>
            </w:tcBorders>
            <w:shd w:val="clear" w:color="auto" w:fill="auto"/>
            <w:noWrap/>
            <w:hideMark/>
          </w:tcPr>
          <w:p w14:paraId="5C2EEBA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0F12AB9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A4DEF3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ADDDFC6"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CDE98E1"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29BC395"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4DAF1AFC" w14:textId="77777777" w:rsidTr="005244E7">
        <w:trPr>
          <w:trHeight w:val="288"/>
        </w:trPr>
        <w:tc>
          <w:tcPr>
            <w:tcW w:w="3402" w:type="dxa"/>
            <w:tcBorders>
              <w:top w:val="nil"/>
              <w:left w:val="nil"/>
              <w:bottom w:val="nil"/>
              <w:right w:val="nil"/>
            </w:tcBorders>
            <w:shd w:val="clear" w:color="auto" w:fill="auto"/>
            <w:noWrap/>
            <w:hideMark/>
          </w:tcPr>
          <w:p w14:paraId="2962FEFA"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55DC7B03" w14:textId="77777777" w:rsidR="00923F2F" w:rsidRPr="00A2432B" w:rsidRDefault="00923F2F" w:rsidP="005244E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0667F2CB"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CD9FAE9"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7B9A15"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DD2DE82"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p>
        </w:tc>
      </w:tr>
      <w:tr w:rsidR="00923F2F" w:rsidRPr="00A2432B" w14:paraId="5D6F91A9" w14:textId="77777777" w:rsidTr="005244E7">
        <w:trPr>
          <w:trHeight w:val="288"/>
        </w:trPr>
        <w:tc>
          <w:tcPr>
            <w:tcW w:w="3402" w:type="dxa"/>
            <w:tcBorders>
              <w:top w:val="nil"/>
              <w:left w:val="nil"/>
              <w:bottom w:val="nil"/>
              <w:right w:val="nil"/>
            </w:tcBorders>
            <w:shd w:val="clear" w:color="auto" w:fill="auto"/>
            <w:noWrap/>
            <w:hideMark/>
          </w:tcPr>
          <w:p w14:paraId="51AB15D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2B714F8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044B34"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0C5D1F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40150D4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02AA619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p>
        </w:tc>
      </w:tr>
      <w:tr w:rsidR="00923F2F" w:rsidRPr="00A2432B" w14:paraId="4D777998" w14:textId="77777777" w:rsidTr="005244E7">
        <w:trPr>
          <w:trHeight w:val="288"/>
        </w:trPr>
        <w:tc>
          <w:tcPr>
            <w:tcW w:w="3402" w:type="dxa"/>
            <w:tcBorders>
              <w:top w:val="nil"/>
              <w:left w:val="nil"/>
              <w:bottom w:val="nil"/>
              <w:right w:val="nil"/>
            </w:tcBorders>
            <w:shd w:val="clear" w:color="auto" w:fill="auto"/>
            <w:noWrap/>
            <w:hideMark/>
          </w:tcPr>
          <w:p w14:paraId="1C33E12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0D508C9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2DB83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012DD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5F4931E1"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60B603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52DB15F7" w14:textId="77777777" w:rsidTr="005244E7">
        <w:trPr>
          <w:trHeight w:val="288"/>
        </w:trPr>
        <w:tc>
          <w:tcPr>
            <w:tcW w:w="3402" w:type="dxa"/>
            <w:tcBorders>
              <w:top w:val="nil"/>
              <w:left w:val="nil"/>
              <w:bottom w:val="nil"/>
              <w:right w:val="nil"/>
            </w:tcBorders>
            <w:shd w:val="clear" w:color="auto" w:fill="auto"/>
            <w:noWrap/>
            <w:hideMark/>
          </w:tcPr>
          <w:p w14:paraId="7B80A4F7"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145956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80C1F8"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79E1A1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75CAE43"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3996377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43887727" w14:textId="77777777" w:rsidTr="005244E7">
        <w:trPr>
          <w:trHeight w:val="288"/>
        </w:trPr>
        <w:tc>
          <w:tcPr>
            <w:tcW w:w="3402" w:type="dxa"/>
            <w:tcBorders>
              <w:top w:val="nil"/>
              <w:left w:val="nil"/>
              <w:bottom w:val="nil"/>
              <w:right w:val="nil"/>
            </w:tcBorders>
            <w:shd w:val="clear" w:color="auto" w:fill="auto"/>
            <w:noWrap/>
            <w:hideMark/>
          </w:tcPr>
          <w:p w14:paraId="39E68BF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C95018F"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B69C1EF"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41D8C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1024F8F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756F226C"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1EB0F283" w14:textId="77777777" w:rsidTr="005244E7">
        <w:trPr>
          <w:trHeight w:val="288"/>
        </w:trPr>
        <w:tc>
          <w:tcPr>
            <w:tcW w:w="3402" w:type="dxa"/>
            <w:tcBorders>
              <w:top w:val="nil"/>
              <w:left w:val="nil"/>
              <w:bottom w:val="nil"/>
              <w:right w:val="nil"/>
            </w:tcBorders>
            <w:shd w:val="clear" w:color="auto" w:fill="auto"/>
            <w:noWrap/>
            <w:hideMark/>
          </w:tcPr>
          <w:p w14:paraId="654FFEF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48F6185C"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4116335"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179D4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6FA83E5"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3A29167"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462F8AB" w14:textId="77777777" w:rsidTr="005244E7">
        <w:trPr>
          <w:trHeight w:val="288"/>
        </w:trPr>
        <w:tc>
          <w:tcPr>
            <w:tcW w:w="3402" w:type="dxa"/>
            <w:tcBorders>
              <w:top w:val="nil"/>
              <w:left w:val="nil"/>
              <w:bottom w:val="nil"/>
              <w:right w:val="nil"/>
            </w:tcBorders>
            <w:shd w:val="clear" w:color="auto" w:fill="auto"/>
            <w:noWrap/>
            <w:hideMark/>
          </w:tcPr>
          <w:p w14:paraId="05545A1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011F22A"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B83F0C1"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7D822"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3AEB56C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16D2CF7"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6C5C7A7" w14:textId="77777777" w:rsidTr="005244E7">
        <w:trPr>
          <w:trHeight w:val="205"/>
        </w:trPr>
        <w:tc>
          <w:tcPr>
            <w:tcW w:w="3402" w:type="dxa"/>
            <w:tcBorders>
              <w:top w:val="nil"/>
              <w:left w:val="nil"/>
              <w:bottom w:val="nil"/>
              <w:right w:val="nil"/>
            </w:tcBorders>
            <w:shd w:val="clear" w:color="auto" w:fill="auto"/>
            <w:hideMark/>
          </w:tcPr>
          <w:p w14:paraId="63EA723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342B92E0"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6AE6363"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276F6E"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62EABE1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628AED7D"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923F2F" w:rsidRPr="00A2432B" w14:paraId="2EAF3597" w14:textId="77777777" w:rsidTr="005244E7">
        <w:trPr>
          <w:trHeight w:val="288"/>
        </w:trPr>
        <w:tc>
          <w:tcPr>
            <w:tcW w:w="3402" w:type="dxa"/>
            <w:tcBorders>
              <w:top w:val="nil"/>
              <w:left w:val="nil"/>
              <w:bottom w:val="single" w:sz="12" w:space="0" w:color="auto"/>
              <w:right w:val="nil"/>
            </w:tcBorders>
            <w:shd w:val="clear" w:color="auto" w:fill="auto"/>
            <w:noWrap/>
            <w:hideMark/>
          </w:tcPr>
          <w:p w14:paraId="6C891314"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1ADD60F"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4F9D796" w14:textId="77777777" w:rsidR="00923F2F" w:rsidRPr="00A2432B" w:rsidRDefault="00923F2F" w:rsidP="005244E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5FD0830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5D3FDF89"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66F80DB" w14:textId="77777777" w:rsidR="00923F2F" w:rsidRPr="00A2432B" w:rsidRDefault="00923F2F" w:rsidP="005244E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12A7A837" w14:textId="77777777" w:rsidR="00923F2F" w:rsidRPr="00A66892" w:rsidRDefault="00923F2F" w:rsidP="00923F2F">
      <w:pPr>
        <w:rPr>
          <w:sz w:val="18"/>
          <w:szCs w:val="18"/>
        </w:rPr>
      </w:pPr>
      <w:r w:rsidRPr="00A66892">
        <w:rPr>
          <w:i/>
          <w:iCs/>
          <w:sz w:val="24"/>
          <w:szCs w:val="24"/>
          <w:vertAlign w:val="superscript"/>
        </w:rPr>
        <w:t>a</w:t>
      </w:r>
      <w:r w:rsidRPr="00A66892">
        <w:rPr>
          <w:sz w:val="18"/>
          <w:szCs w:val="18"/>
        </w:rPr>
        <w:t xml:space="preserve"> Rate ratio = exp(coefficient) </w:t>
      </w:r>
    </w:p>
    <w:p w14:paraId="44ED0EF6" w14:textId="77777777" w:rsidR="00923F2F" w:rsidRDefault="00923F2F" w:rsidP="00923F2F">
      <w:pPr>
        <w:rPr>
          <w:i/>
          <w:iCs/>
        </w:rPr>
      </w:pPr>
    </w:p>
    <w:p w14:paraId="5563CA0F" w14:textId="77777777" w:rsidR="00923F2F" w:rsidRDefault="00923F2F" w:rsidP="00923F2F">
      <w:pPr>
        <w:rPr>
          <w:i/>
          <w:iCs/>
        </w:rPr>
      </w:pPr>
    </w:p>
    <w:p w14:paraId="704B815B" w14:textId="77777777" w:rsidR="00923F2F" w:rsidRDefault="00923F2F" w:rsidP="00923F2F">
      <w:pPr>
        <w:rPr>
          <w:i/>
          <w:iCs/>
        </w:rPr>
      </w:pPr>
    </w:p>
    <w:p w14:paraId="1BAE6D15" w14:textId="77777777" w:rsidR="00923F2F" w:rsidRDefault="00923F2F" w:rsidP="00923F2F">
      <w:pPr>
        <w:rPr>
          <w:i/>
          <w:iCs/>
        </w:rPr>
      </w:pPr>
    </w:p>
    <w:p w14:paraId="0D9B7D33" w14:textId="77777777" w:rsidR="00923F2F" w:rsidRDefault="00923F2F" w:rsidP="00923F2F">
      <w:pPr>
        <w:rPr>
          <w:i/>
          <w:iCs/>
        </w:rPr>
      </w:pPr>
    </w:p>
    <w:p w14:paraId="211EB458" w14:textId="77777777" w:rsidR="00923F2F" w:rsidRDefault="00923F2F" w:rsidP="00923F2F">
      <w:pPr>
        <w:rPr>
          <w:i/>
          <w:iCs/>
        </w:rPr>
      </w:pPr>
    </w:p>
    <w:p w14:paraId="31F94AE4" w14:textId="77777777" w:rsidR="00923F2F" w:rsidRDefault="00923F2F" w:rsidP="00923F2F">
      <w:pPr>
        <w:rPr>
          <w:i/>
          <w:iCs/>
        </w:rPr>
      </w:pPr>
    </w:p>
    <w:p w14:paraId="43BAEC23" w14:textId="77777777" w:rsidR="00923F2F" w:rsidRDefault="00923F2F" w:rsidP="00923F2F">
      <w:pPr>
        <w:rPr>
          <w:i/>
          <w:iCs/>
        </w:rPr>
      </w:pPr>
    </w:p>
    <w:p w14:paraId="7501D659" w14:textId="77777777" w:rsidR="00923F2F" w:rsidRDefault="00923F2F" w:rsidP="00923F2F">
      <w:pPr>
        <w:rPr>
          <w:i/>
          <w:iCs/>
        </w:rPr>
      </w:pPr>
    </w:p>
    <w:p w14:paraId="62891A27" w14:textId="77777777" w:rsidR="00923F2F" w:rsidRDefault="00923F2F" w:rsidP="00923F2F">
      <w:pPr>
        <w:rPr>
          <w:i/>
          <w:iCs/>
        </w:rPr>
      </w:pPr>
      <w:r>
        <w:rPr>
          <w:noProof/>
          <w:lang w:eastAsia="en-GB"/>
        </w:rPr>
        <w:lastRenderedPageBreak/>
        <w:drawing>
          <wp:inline distT="0" distB="0" distL="0" distR="0" wp14:anchorId="241042D8" wp14:editId="1EE111B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40BD33E4" w14:textId="77777777" w:rsidR="00923F2F" w:rsidRDefault="00923F2F" w:rsidP="00923F2F">
      <w:pPr>
        <w:rPr>
          <w:i/>
          <w:iCs/>
        </w:rPr>
      </w:pPr>
    </w:p>
    <w:p w14:paraId="357C96FB" w14:textId="77777777" w:rsidR="00923F2F" w:rsidRDefault="00923F2F" w:rsidP="00923F2F">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28"/>
      <w:r w:rsidRPr="00591618">
        <w:rPr>
          <w:b/>
          <w:bCs/>
          <w:sz w:val="20"/>
          <w:szCs w:val="20"/>
        </w:rPr>
        <w:t xml:space="preserve">Predicted </w:t>
      </w:r>
      <w:commentRangeEnd w:id="28"/>
      <w:r>
        <w:rPr>
          <w:rStyle w:val="CommentReference"/>
        </w:rPr>
        <w:commentReference w:id="28"/>
      </w:r>
      <w:r w:rsidRPr="00591618">
        <w:rPr>
          <w:b/>
          <w:bCs/>
          <w:sz w:val="20"/>
          <w:szCs w:val="20"/>
        </w:rPr>
        <w:t xml:space="preserve">relationships (red lines) between socioeconomic variables and forest cover in Cambodia between 2007 – 2012 from the top commune-level model. Predictions are </w:t>
      </w:r>
      <w:proofErr w:type="spellStart"/>
      <w:r w:rsidRPr="00591618">
        <w:rPr>
          <w:b/>
          <w:bCs/>
          <w:sz w:val="20"/>
          <w:szCs w:val="20"/>
        </w:rPr>
        <w:t>‘global</w:t>
      </w:r>
      <w:proofErr w:type="spellEnd"/>
      <w:r w:rsidRPr="00591618">
        <w:rPr>
          <w:b/>
          <w:bCs/>
          <w:sz w:val="20"/>
          <w:szCs w:val="20"/>
        </w:rPr>
        <w:t>’ i.e., all random effects were set to their mean values, and thus predictions are not for any specific commune. Black dots are the raw data points of each predictor versus forest cover.</w:t>
      </w:r>
    </w:p>
    <w:p w14:paraId="07B8FD45" w14:textId="77777777" w:rsidR="00923F2F" w:rsidRDefault="00923F2F" w:rsidP="00923F2F">
      <w:pPr>
        <w:rPr>
          <w:i/>
          <w:iCs/>
        </w:rPr>
      </w:pPr>
    </w:p>
    <w:p w14:paraId="5ED8EAA0" w14:textId="77777777" w:rsidR="00923F2F" w:rsidRDefault="00923F2F" w:rsidP="00923F2F">
      <w:pPr>
        <w:rPr>
          <w:i/>
          <w:iCs/>
        </w:rPr>
      </w:pPr>
    </w:p>
    <w:p w14:paraId="42ADDC8F" w14:textId="77777777" w:rsidR="00923F2F" w:rsidRDefault="00923F2F" w:rsidP="00923F2F">
      <w:pPr>
        <w:rPr>
          <w:i/>
          <w:iCs/>
        </w:rPr>
      </w:pPr>
    </w:p>
    <w:p w14:paraId="22F32B06" w14:textId="77777777" w:rsidR="00923F2F" w:rsidRDefault="00923F2F" w:rsidP="00923F2F">
      <w:pPr>
        <w:rPr>
          <w:i/>
          <w:iCs/>
        </w:rPr>
      </w:pPr>
    </w:p>
    <w:p w14:paraId="65C64D2F" w14:textId="77777777" w:rsidR="00923F2F" w:rsidRDefault="00923F2F" w:rsidP="00923F2F">
      <w:pPr>
        <w:rPr>
          <w:i/>
          <w:iCs/>
        </w:rPr>
      </w:pPr>
    </w:p>
    <w:p w14:paraId="038BF346" w14:textId="77777777" w:rsidR="00923F2F" w:rsidRDefault="00923F2F" w:rsidP="00923F2F">
      <w:pPr>
        <w:rPr>
          <w:i/>
          <w:iCs/>
        </w:rPr>
      </w:pPr>
    </w:p>
    <w:p w14:paraId="2B0066D3" w14:textId="77777777" w:rsidR="00923F2F" w:rsidRDefault="00923F2F" w:rsidP="00923F2F">
      <w:pPr>
        <w:rPr>
          <w:i/>
          <w:iCs/>
        </w:rPr>
      </w:pPr>
    </w:p>
    <w:p w14:paraId="49756E70" w14:textId="77777777" w:rsidR="00923F2F" w:rsidRDefault="00923F2F" w:rsidP="00923F2F">
      <w:pPr>
        <w:rPr>
          <w:i/>
          <w:iCs/>
        </w:rPr>
      </w:pPr>
    </w:p>
    <w:p w14:paraId="391AAAF6" w14:textId="77777777" w:rsidR="00923F2F" w:rsidRDefault="00923F2F" w:rsidP="00923F2F">
      <w:pPr>
        <w:rPr>
          <w:i/>
          <w:iCs/>
        </w:rPr>
      </w:pPr>
    </w:p>
    <w:p w14:paraId="4F1D64E6" w14:textId="77777777" w:rsidR="00923F2F" w:rsidRDefault="00923F2F" w:rsidP="00923F2F">
      <w:pPr>
        <w:rPr>
          <w:i/>
          <w:iCs/>
        </w:rPr>
      </w:pPr>
      <w:r>
        <w:rPr>
          <w:noProof/>
          <w:lang w:eastAsia="en-GB"/>
        </w:rPr>
        <w:drawing>
          <wp:inline distT="0" distB="0" distL="0" distR="0" wp14:anchorId="3B716AA1" wp14:editId="09147177">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5B4BAF9" w14:textId="77777777" w:rsidR="00923F2F" w:rsidRDefault="00923F2F" w:rsidP="00923F2F">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7175C01D" w14:textId="77777777" w:rsidR="00923F2F" w:rsidRDefault="00923F2F" w:rsidP="00923F2F">
      <w:pPr>
        <w:rPr>
          <w:i/>
          <w:iCs/>
        </w:rPr>
      </w:pPr>
    </w:p>
    <w:p w14:paraId="4D581AAF" w14:textId="77777777" w:rsidR="00923F2F" w:rsidRDefault="00923F2F" w:rsidP="00923F2F">
      <w:pPr>
        <w:rPr>
          <w:i/>
          <w:iCs/>
        </w:rPr>
      </w:pPr>
      <w:r>
        <w:rPr>
          <w:i/>
          <w:iCs/>
        </w:rPr>
        <w:t>Province-level model</w:t>
      </w:r>
    </w:p>
    <w:p w14:paraId="4804990B" w14:textId="77777777" w:rsidR="00923F2F" w:rsidRDefault="00923F2F" w:rsidP="00923F2F">
      <w:r>
        <w:lastRenderedPageBreak/>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w:t>
      </w:r>
      <w:r>
        <w:lastRenderedPageBreak/>
        <w:t>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370234B" w14:textId="77777777" w:rsidR="00923F2F" w:rsidRDefault="00923F2F" w:rsidP="00923F2F">
      <w:r>
        <w:rPr>
          <w:b/>
          <w:bCs/>
          <w:i/>
          <w:iCs/>
        </w:rPr>
        <w:t>Cluster analysis</w:t>
      </w:r>
    </w:p>
    <w:p w14:paraId="3006EE75" w14:textId="77777777" w:rsidR="00923F2F" w:rsidRDefault="00923F2F" w:rsidP="00923F2F">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w:t>
      </w:r>
      <w:r>
        <w:lastRenderedPageBreak/>
        <w:t xml:space="preserve">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14F6BBE0" w14:textId="77777777" w:rsidR="00923F2F" w:rsidRDefault="00923F2F" w:rsidP="00923F2F"/>
    <w:p w14:paraId="58922AC9" w14:textId="77777777" w:rsidR="00923F2F" w:rsidRDefault="00923F2F" w:rsidP="00923F2F"/>
    <w:p w14:paraId="7A803383" w14:textId="77777777" w:rsidR="00923F2F" w:rsidRDefault="00923F2F" w:rsidP="00923F2F">
      <w:r>
        <w:rPr>
          <w:noProof/>
          <w:lang w:eastAsia="en-GB"/>
        </w:rPr>
        <w:lastRenderedPageBreak/>
        <w:drawing>
          <wp:inline distT="0" distB="0" distL="0" distR="0" wp14:anchorId="7051A6F0" wp14:editId="077E34AF">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23452845" w14:textId="77777777" w:rsidR="00923F2F" w:rsidRDefault="00923F2F" w:rsidP="00923F2F">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2F26A653" w14:textId="77777777" w:rsidR="00923F2F" w:rsidRDefault="00923F2F" w:rsidP="00923F2F"/>
    <w:p w14:paraId="78C78E06" w14:textId="77777777" w:rsidR="00923F2F" w:rsidRDefault="00923F2F" w:rsidP="00923F2F"/>
    <w:p w14:paraId="1AA06E26" w14:textId="77777777" w:rsidR="00923F2F" w:rsidRDefault="00923F2F" w:rsidP="00923F2F"/>
    <w:p w14:paraId="17AE65EC" w14:textId="77777777" w:rsidR="00923F2F" w:rsidRDefault="00923F2F" w:rsidP="00923F2F"/>
    <w:p w14:paraId="1888D877" w14:textId="77777777" w:rsidR="00923F2F" w:rsidRDefault="00923F2F" w:rsidP="00923F2F"/>
    <w:p w14:paraId="54E51CE1" w14:textId="77777777" w:rsidR="00923F2F" w:rsidRDefault="00923F2F" w:rsidP="00923F2F">
      <w:r>
        <w:rPr>
          <w:noProof/>
          <w:lang w:eastAsia="en-GB"/>
        </w:rPr>
        <w:drawing>
          <wp:inline distT="0" distB="0" distL="0" distR="0" wp14:anchorId="0FB7DBD8" wp14:editId="1B799EC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491C0CC" w14:textId="77777777" w:rsidR="00923F2F" w:rsidRDefault="00923F2F" w:rsidP="00923F2F">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169E42E1" w14:textId="77777777" w:rsidR="00923F2F" w:rsidRDefault="00923F2F" w:rsidP="00923F2F"/>
    <w:p w14:paraId="50787373" w14:textId="77777777" w:rsidR="00923F2F" w:rsidRDefault="00923F2F" w:rsidP="00923F2F"/>
    <w:p w14:paraId="37F1E815" w14:textId="77777777" w:rsidR="00923F2F" w:rsidRDefault="00923F2F" w:rsidP="00923F2F">
      <w:pPr>
        <w:rPr>
          <w:b/>
          <w:bCs/>
          <w:sz w:val="20"/>
          <w:szCs w:val="20"/>
        </w:rPr>
      </w:pPr>
    </w:p>
    <w:p w14:paraId="56613748" w14:textId="77777777" w:rsidR="00923F2F" w:rsidRDefault="00923F2F" w:rsidP="00923F2F">
      <w:pPr>
        <w:rPr>
          <w:b/>
          <w:bCs/>
          <w:sz w:val="20"/>
          <w:szCs w:val="20"/>
        </w:rPr>
      </w:pPr>
    </w:p>
    <w:p w14:paraId="6A92B433" w14:textId="77777777" w:rsidR="00923F2F" w:rsidRDefault="00923F2F" w:rsidP="00923F2F">
      <w:pPr>
        <w:rPr>
          <w:b/>
          <w:bCs/>
          <w:sz w:val="20"/>
          <w:szCs w:val="20"/>
        </w:rPr>
      </w:pPr>
    </w:p>
    <w:p w14:paraId="1917E9B6" w14:textId="77777777" w:rsidR="00923F2F" w:rsidRDefault="00923F2F" w:rsidP="00923F2F">
      <w:pPr>
        <w:rPr>
          <w:b/>
          <w:bCs/>
          <w:sz w:val="20"/>
          <w:szCs w:val="20"/>
        </w:rPr>
      </w:pPr>
    </w:p>
    <w:p w14:paraId="456DB525" w14:textId="77777777" w:rsidR="00923F2F" w:rsidRDefault="00923F2F" w:rsidP="00923F2F">
      <w:pPr>
        <w:rPr>
          <w:b/>
          <w:bCs/>
          <w:sz w:val="20"/>
          <w:szCs w:val="20"/>
        </w:rPr>
      </w:pPr>
    </w:p>
    <w:p w14:paraId="1CCB37F7" w14:textId="77777777" w:rsidR="00923F2F" w:rsidRDefault="00923F2F" w:rsidP="00923F2F"/>
    <w:p w14:paraId="3B2ECB4F" w14:textId="77777777" w:rsidR="00923F2F" w:rsidRDefault="00923F2F" w:rsidP="00923F2F"/>
    <w:p w14:paraId="0D3A619B" w14:textId="77777777" w:rsidR="00923F2F" w:rsidRDefault="00923F2F" w:rsidP="00923F2F">
      <w:r>
        <w:rPr>
          <w:noProof/>
          <w:lang w:eastAsia="en-GB"/>
        </w:rPr>
        <w:drawing>
          <wp:anchor distT="0" distB="0" distL="114300" distR="114300" simplePos="0" relativeHeight="251661312" behindDoc="1" locked="0" layoutInCell="1" allowOverlap="1" wp14:anchorId="23CCD957" wp14:editId="04BA960E">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BF2ADD" w14:textId="77777777" w:rsidR="00923F2F" w:rsidRPr="00824324" w:rsidRDefault="00923F2F" w:rsidP="00923F2F"/>
    <w:p w14:paraId="27DC1290" w14:textId="77777777" w:rsidR="00923F2F" w:rsidRPr="00824324" w:rsidRDefault="00923F2F" w:rsidP="00923F2F"/>
    <w:p w14:paraId="40C0F395" w14:textId="77777777" w:rsidR="00923F2F" w:rsidRPr="00824324" w:rsidRDefault="00923F2F" w:rsidP="00923F2F"/>
    <w:p w14:paraId="454D69BB" w14:textId="77777777" w:rsidR="00923F2F" w:rsidRPr="00824324" w:rsidRDefault="00923F2F" w:rsidP="00923F2F"/>
    <w:p w14:paraId="45DDF32A" w14:textId="77777777" w:rsidR="00923F2F" w:rsidRPr="00824324" w:rsidRDefault="00923F2F" w:rsidP="00923F2F"/>
    <w:p w14:paraId="6EC66FFE" w14:textId="77777777" w:rsidR="00923F2F" w:rsidRPr="00824324" w:rsidRDefault="00923F2F" w:rsidP="00923F2F"/>
    <w:p w14:paraId="4DC34607" w14:textId="77777777" w:rsidR="00923F2F" w:rsidRPr="00824324" w:rsidRDefault="00923F2F" w:rsidP="00923F2F"/>
    <w:p w14:paraId="576263F7" w14:textId="77777777" w:rsidR="00923F2F" w:rsidRPr="00824324" w:rsidRDefault="00923F2F" w:rsidP="00923F2F"/>
    <w:p w14:paraId="74A1EA5F" w14:textId="77777777" w:rsidR="00923F2F" w:rsidRPr="00824324" w:rsidRDefault="00923F2F" w:rsidP="00923F2F"/>
    <w:p w14:paraId="02A93115" w14:textId="77777777" w:rsidR="00923F2F" w:rsidRPr="00824324" w:rsidRDefault="00923F2F" w:rsidP="00923F2F"/>
    <w:p w14:paraId="2FCC9BC4" w14:textId="77777777" w:rsidR="00923F2F" w:rsidRPr="00824324" w:rsidRDefault="00923F2F" w:rsidP="00923F2F"/>
    <w:p w14:paraId="57807D54" w14:textId="77777777" w:rsidR="00923F2F" w:rsidRPr="00824324" w:rsidRDefault="00923F2F" w:rsidP="00923F2F"/>
    <w:p w14:paraId="7754E929" w14:textId="77777777" w:rsidR="00923F2F" w:rsidRPr="00824324" w:rsidRDefault="00923F2F" w:rsidP="00923F2F"/>
    <w:p w14:paraId="0F81CE72" w14:textId="77777777" w:rsidR="00923F2F" w:rsidRPr="00824324" w:rsidRDefault="00923F2F" w:rsidP="00923F2F"/>
    <w:p w14:paraId="01D9AB55" w14:textId="77777777" w:rsidR="00923F2F" w:rsidRPr="00824324" w:rsidRDefault="00923F2F" w:rsidP="00923F2F"/>
    <w:p w14:paraId="168E8D09" w14:textId="77777777" w:rsidR="00923F2F" w:rsidRPr="00824324" w:rsidRDefault="00923F2F" w:rsidP="00923F2F"/>
    <w:p w14:paraId="75C54BBD" w14:textId="77777777" w:rsidR="00923F2F" w:rsidRPr="00824324" w:rsidRDefault="00923F2F" w:rsidP="00923F2F"/>
    <w:p w14:paraId="2CF78EB8" w14:textId="77777777" w:rsidR="00923F2F" w:rsidRPr="00824324" w:rsidRDefault="00923F2F" w:rsidP="00923F2F"/>
    <w:p w14:paraId="302AE277" w14:textId="77777777" w:rsidR="00923F2F" w:rsidRPr="008850DC" w:rsidRDefault="00923F2F" w:rsidP="00923F2F">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783EBCDA" w14:textId="77777777" w:rsidR="00923F2F" w:rsidRDefault="00923F2F" w:rsidP="00923F2F"/>
    <w:p w14:paraId="19DFFE4B" w14:textId="77777777" w:rsidR="00923F2F" w:rsidRDefault="00923F2F" w:rsidP="00923F2F"/>
    <w:p w14:paraId="412B49E7" w14:textId="77777777" w:rsidR="00923F2F" w:rsidRDefault="00923F2F" w:rsidP="00923F2F"/>
    <w:p w14:paraId="34BF07C6" w14:textId="77777777" w:rsidR="00923F2F" w:rsidRDefault="00923F2F" w:rsidP="00923F2F"/>
    <w:p w14:paraId="1F99FD24" w14:textId="77777777" w:rsidR="00923F2F" w:rsidRDefault="00923F2F" w:rsidP="00923F2F"/>
    <w:p w14:paraId="7191091E" w14:textId="77777777" w:rsidR="00923F2F" w:rsidRDefault="00923F2F" w:rsidP="00923F2F"/>
    <w:p w14:paraId="6417C932" w14:textId="77777777" w:rsidR="00923F2F" w:rsidRDefault="00923F2F" w:rsidP="00923F2F">
      <w:r>
        <w:rPr>
          <w:noProof/>
          <w:lang w:eastAsia="en-GB"/>
        </w:rPr>
        <w:drawing>
          <wp:anchor distT="0" distB="0" distL="114300" distR="114300" simplePos="0" relativeHeight="251662336" behindDoc="1" locked="0" layoutInCell="1" allowOverlap="1" wp14:anchorId="051B5A73" wp14:editId="0569AC92">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E6265" w14:textId="77777777" w:rsidR="00923F2F" w:rsidRDefault="00923F2F" w:rsidP="00923F2F"/>
    <w:p w14:paraId="1461B7BA" w14:textId="77777777" w:rsidR="00923F2F" w:rsidRDefault="00923F2F" w:rsidP="00923F2F"/>
    <w:p w14:paraId="03D217F1" w14:textId="77777777" w:rsidR="00923F2F" w:rsidRDefault="00923F2F" w:rsidP="00923F2F"/>
    <w:p w14:paraId="2DED22F6" w14:textId="77777777" w:rsidR="00923F2F" w:rsidRDefault="00923F2F" w:rsidP="00923F2F"/>
    <w:p w14:paraId="7D6309DC" w14:textId="77777777" w:rsidR="00923F2F" w:rsidRDefault="00923F2F" w:rsidP="00923F2F"/>
    <w:p w14:paraId="5B7E3C99" w14:textId="77777777" w:rsidR="00923F2F" w:rsidRDefault="00923F2F" w:rsidP="00923F2F"/>
    <w:p w14:paraId="14E7A734" w14:textId="77777777" w:rsidR="00923F2F" w:rsidRDefault="00923F2F" w:rsidP="00923F2F"/>
    <w:p w14:paraId="160645C4" w14:textId="77777777" w:rsidR="00923F2F" w:rsidRDefault="00923F2F" w:rsidP="00923F2F"/>
    <w:p w14:paraId="09AF3BCF" w14:textId="77777777" w:rsidR="00923F2F" w:rsidRDefault="00923F2F" w:rsidP="00923F2F"/>
    <w:p w14:paraId="2296323E" w14:textId="77777777" w:rsidR="00923F2F" w:rsidRDefault="00923F2F" w:rsidP="00923F2F"/>
    <w:p w14:paraId="77123748" w14:textId="77777777" w:rsidR="00923F2F" w:rsidRDefault="00923F2F" w:rsidP="00923F2F"/>
    <w:p w14:paraId="10DFBF4B" w14:textId="77777777" w:rsidR="00923F2F" w:rsidRDefault="00923F2F" w:rsidP="00923F2F"/>
    <w:p w14:paraId="72BA56B7" w14:textId="77777777" w:rsidR="00923F2F" w:rsidRDefault="00923F2F" w:rsidP="00923F2F"/>
    <w:p w14:paraId="719DACB4" w14:textId="77777777" w:rsidR="00923F2F" w:rsidRDefault="00923F2F" w:rsidP="00923F2F"/>
    <w:p w14:paraId="48F769E7" w14:textId="77777777" w:rsidR="00923F2F" w:rsidRDefault="00923F2F" w:rsidP="00923F2F"/>
    <w:p w14:paraId="56A6AE24" w14:textId="77777777" w:rsidR="00923F2F" w:rsidRDefault="00923F2F" w:rsidP="00923F2F">
      <w:pPr>
        <w:rPr>
          <w:b/>
          <w:bCs/>
          <w:sz w:val="20"/>
          <w:szCs w:val="20"/>
        </w:rPr>
      </w:pPr>
    </w:p>
    <w:p w14:paraId="53737225" w14:textId="77777777" w:rsidR="00923F2F" w:rsidRPr="00154653" w:rsidRDefault="00923F2F" w:rsidP="00923F2F">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0EEED1D5" w14:textId="77777777" w:rsidR="00923F2F" w:rsidRDefault="00923F2F" w:rsidP="00923F2F">
      <w:r>
        <w:rPr>
          <w:noProof/>
          <w:lang w:eastAsia="en-GB"/>
        </w:rPr>
        <w:lastRenderedPageBreak/>
        <w:drawing>
          <wp:inline distT="0" distB="0" distL="0" distR="0" wp14:anchorId="420E18C2" wp14:editId="31D89B66">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7AF48A6E" w14:textId="77777777" w:rsidR="00923F2F" w:rsidRPr="001168E7" w:rsidRDefault="00923F2F" w:rsidP="00923F2F">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w:t>
      </w:r>
      <w:r w:rsidRPr="001168E7">
        <w:rPr>
          <w:b/>
          <w:bCs/>
          <w:sz w:val="20"/>
          <w:szCs w:val="20"/>
        </w:rPr>
        <w:lastRenderedPageBreak/>
        <w:t xml:space="preserve">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126F84B1" w14:textId="77777777" w:rsidR="00923F2F" w:rsidRDefault="00923F2F" w:rsidP="00923F2F"/>
    <w:p w14:paraId="5B422EF9" w14:textId="77777777" w:rsidR="00923F2F" w:rsidRDefault="00923F2F" w:rsidP="00923F2F"/>
    <w:p w14:paraId="1510FAE6" w14:textId="77777777" w:rsidR="00923F2F" w:rsidRDefault="00923F2F" w:rsidP="00923F2F"/>
    <w:p w14:paraId="4776075F" w14:textId="77777777" w:rsidR="00923F2F" w:rsidRDefault="00923F2F" w:rsidP="00923F2F"/>
    <w:p w14:paraId="16059BBC" w14:textId="77777777" w:rsidR="00923F2F" w:rsidRDefault="00923F2F" w:rsidP="00923F2F"/>
    <w:p w14:paraId="70343510" w14:textId="77777777" w:rsidR="00923F2F" w:rsidRDefault="00923F2F" w:rsidP="00923F2F"/>
    <w:p w14:paraId="1DE4A8BE" w14:textId="77777777" w:rsidR="00923F2F" w:rsidRDefault="00923F2F" w:rsidP="00923F2F">
      <w:pPr>
        <w:rPr>
          <w:noProof/>
        </w:rPr>
      </w:pPr>
      <w:r>
        <w:rPr>
          <w:noProof/>
          <w:lang w:eastAsia="en-GB"/>
        </w:rPr>
        <w:drawing>
          <wp:anchor distT="0" distB="0" distL="114300" distR="114300" simplePos="0" relativeHeight="251663360" behindDoc="1" locked="0" layoutInCell="1" allowOverlap="1" wp14:anchorId="5DCE787C" wp14:editId="54F1247B">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A334C" w14:textId="77777777" w:rsidR="00923F2F" w:rsidRDefault="00923F2F" w:rsidP="00923F2F">
      <w:pPr>
        <w:tabs>
          <w:tab w:val="left" w:pos="936"/>
        </w:tabs>
      </w:pPr>
    </w:p>
    <w:p w14:paraId="35FEE63E" w14:textId="77777777" w:rsidR="00923F2F" w:rsidRDefault="00923F2F" w:rsidP="00923F2F">
      <w:pPr>
        <w:tabs>
          <w:tab w:val="left" w:pos="936"/>
        </w:tabs>
      </w:pPr>
    </w:p>
    <w:p w14:paraId="0ED3A720" w14:textId="77777777" w:rsidR="00923F2F" w:rsidRDefault="00923F2F" w:rsidP="00923F2F">
      <w:pPr>
        <w:tabs>
          <w:tab w:val="left" w:pos="936"/>
        </w:tabs>
      </w:pPr>
    </w:p>
    <w:p w14:paraId="68BF3EDB" w14:textId="77777777" w:rsidR="00923F2F" w:rsidRDefault="00923F2F" w:rsidP="00923F2F">
      <w:pPr>
        <w:tabs>
          <w:tab w:val="left" w:pos="936"/>
        </w:tabs>
      </w:pPr>
    </w:p>
    <w:p w14:paraId="0BDB354C" w14:textId="77777777" w:rsidR="00923F2F" w:rsidRDefault="00923F2F" w:rsidP="00923F2F">
      <w:pPr>
        <w:tabs>
          <w:tab w:val="left" w:pos="936"/>
        </w:tabs>
      </w:pPr>
    </w:p>
    <w:p w14:paraId="73986100" w14:textId="77777777" w:rsidR="00923F2F" w:rsidRDefault="00923F2F" w:rsidP="00923F2F">
      <w:pPr>
        <w:tabs>
          <w:tab w:val="left" w:pos="936"/>
        </w:tabs>
      </w:pPr>
    </w:p>
    <w:p w14:paraId="37CE2646" w14:textId="77777777" w:rsidR="00923F2F" w:rsidRDefault="00923F2F" w:rsidP="00923F2F">
      <w:pPr>
        <w:tabs>
          <w:tab w:val="left" w:pos="936"/>
        </w:tabs>
      </w:pPr>
    </w:p>
    <w:p w14:paraId="7A9F2D35" w14:textId="77777777" w:rsidR="00923F2F" w:rsidRDefault="00923F2F" w:rsidP="00923F2F">
      <w:pPr>
        <w:tabs>
          <w:tab w:val="left" w:pos="936"/>
        </w:tabs>
      </w:pPr>
    </w:p>
    <w:p w14:paraId="47964C08" w14:textId="77777777" w:rsidR="00923F2F" w:rsidRDefault="00923F2F" w:rsidP="00923F2F">
      <w:pPr>
        <w:tabs>
          <w:tab w:val="left" w:pos="936"/>
        </w:tabs>
      </w:pPr>
    </w:p>
    <w:p w14:paraId="6BEF9975" w14:textId="77777777" w:rsidR="00923F2F" w:rsidRDefault="00923F2F" w:rsidP="00923F2F">
      <w:pPr>
        <w:tabs>
          <w:tab w:val="left" w:pos="936"/>
        </w:tabs>
      </w:pPr>
    </w:p>
    <w:p w14:paraId="61DF1370" w14:textId="77777777" w:rsidR="00923F2F" w:rsidRDefault="00923F2F" w:rsidP="00923F2F">
      <w:pPr>
        <w:tabs>
          <w:tab w:val="left" w:pos="936"/>
        </w:tabs>
      </w:pPr>
    </w:p>
    <w:p w14:paraId="45F9AC4B" w14:textId="77777777" w:rsidR="00923F2F" w:rsidRDefault="00923F2F" w:rsidP="00923F2F">
      <w:pPr>
        <w:tabs>
          <w:tab w:val="left" w:pos="936"/>
        </w:tabs>
      </w:pPr>
    </w:p>
    <w:p w14:paraId="165395B6" w14:textId="77777777" w:rsidR="00923F2F" w:rsidRDefault="00923F2F" w:rsidP="00923F2F">
      <w:pPr>
        <w:tabs>
          <w:tab w:val="left" w:pos="936"/>
        </w:tabs>
      </w:pPr>
    </w:p>
    <w:p w14:paraId="1FA32024" w14:textId="77777777" w:rsidR="00923F2F" w:rsidRDefault="00923F2F" w:rsidP="00923F2F">
      <w:pPr>
        <w:tabs>
          <w:tab w:val="left" w:pos="936"/>
        </w:tabs>
      </w:pPr>
    </w:p>
    <w:p w14:paraId="5014C152" w14:textId="77777777" w:rsidR="00923F2F" w:rsidRDefault="00923F2F" w:rsidP="00923F2F">
      <w:pPr>
        <w:tabs>
          <w:tab w:val="left" w:pos="936"/>
        </w:tabs>
        <w:rPr>
          <w:sz w:val="20"/>
          <w:szCs w:val="20"/>
        </w:rPr>
      </w:pPr>
      <w:r w:rsidRPr="004874EB">
        <w:rPr>
          <w:b/>
          <w:bCs/>
          <w:sz w:val="20"/>
          <w:szCs w:val="20"/>
        </w:rPr>
        <w:lastRenderedPageBreak/>
        <w:t>Figure 1</w:t>
      </w:r>
      <w:r>
        <w:rPr>
          <w:b/>
          <w:bCs/>
          <w:sz w:val="20"/>
          <w:szCs w:val="20"/>
        </w:rPr>
        <w:t>2</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47494220" w14:textId="77777777" w:rsidR="00923F2F" w:rsidRDefault="00923F2F" w:rsidP="00923F2F">
      <w:pPr>
        <w:tabs>
          <w:tab w:val="left" w:pos="936"/>
        </w:tabs>
        <w:rPr>
          <w:sz w:val="20"/>
          <w:szCs w:val="20"/>
        </w:rPr>
      </w:pPr>
    </w:p>
    <w:p w14:paraId="607AAF92" w14:textId="77777777" w:rsidR="00923F2F" w:rsidRDefault="00923F2F" w:rsidP="00923F2F">
      <w:pPr>
        <w:tabs>
          <w:tab w:val="left" w:pos="936"/>
        </w:tabs>
        <w:rPr>
          <w:sz w:val="20"/>
          <w:szCs w:val="20"/>
        </w:rPr>
      </w:pPr>
    </w:p>
    <w:p w14:paraId="5DAE6E19" w14:textId="77777777" w:rsidR="00923F2F" w:rsidRDefault="00923F2F" w:rsidP="00923F2F">
      <w:pPr>
        <w:tabs>
          <w:tab w:val="left" w:pos="936"/>
        </w:tabs>
        <w:rPr>
          <w:sz w:val="20"/>
          <w:szCs w:val="20"/>
        </w:rPr>
      </w:pPr>
    </w:p>
    <w:p w14:paraId="07C28ACE" w14:textId="77777777" w:rsidR="00923F2F" w:rsidRDefault="00923F2F" w:rsidP="00923F2F">
      <w:pPr>
        <w:tabs>
          <w:tab w:val="left" w:pos="936"/>
        </w:tabs>
        <w:rPr>
          <w:sz w:val="20"/>
          <w:szCs w:val="20"/>
        </w:rPr>
      </w:pPr>
    </w:p>
    <w:p w14:paraId="4D53AC85" w14:textId="77777777" w:rsidR="00923F2F" w:rsidRDefault="00923F2F" w:rsidP="00923F2F">
      <w:pPr>
        <w:tabs>
          <w:tab w:val="left" w:pos="936"/>
        </w:tabs>
        <w:rPr>
          <w:sz w:val="20"/>
          <w:szCs w:val="20"/>
        </w:rPr>
      </w:pPr>
    </w:p>
    <w:p w14:paraId="1E0E4030" w14:textId="77777777" w:rsidR="00923F2F" w:rsidRDefault="00923F2F" w:rsidP="00923F2F">
      <w:pPr>
        <w:tabs>
          <w:tab w:val="left" w:pos="936"/>
        </w:tabs>
        <w:rPr>
          <w:sz w:val="20"/>
          <w:szCs w:val="20"/>
        </w:rPr>
      </w:pPr>
    </w:p>
    <w:p w14:paraId="23C12B0F" w14:textId="77777777" w:rsidR="00923F2F" w:rsidRDefault="00923F2F" w:rsidP="00923F2F">
      <w:pPr>
        <w:tabs>
          <w:tab w:val="left" w:pos="936"/>
        </w:tabs>
        <w:rPr>
          <w:sz w:val="20"/>
          <w:szCs w:val="20"/>
        </w:rPr>
      </w:pPr>
    </w:p>
    <w:p w14:paraId="449DAC13" w14:textId="77777777" w:rsidR="00923F2F" w:rsidRDefault="00923F2F" w:rsidP="00923F2F">
      <w:pPr>
        <w:tabs>
          <w:tab w:val="left" w:pos="936"/>
        </w:tabs>
        <w:rPr>
          <w:sz w:val="20"/>
          <w:szCs w:val="20"/>
        </w:rPr>
      </w:pPr>
    </w:p>
    <w:p w14:paraId="6FDF35A2" w14:textId="77777777" w:rsidR="00923F2F" w:rsidRDefault="00923F2F" w:rsidP="00923F2F">
      <w:pPr>
        <w:tabs>
          <w:tab w:val="left" w:pos="936"/>
        </w:tabs>
        <w:rPr>
          <w:sz w:val="20"/>
          <w:szCs w:val="20"/>
        </w:rPr>
      </w:pPr>
    </w:p>
    <w:p w14:paraId="611974CC" w14:textId="77777777" w:rsidR="00923F2F" w:rsidRDefault="00923F2F" w:rsidP="00923F2F">
      <w:pPr>
        <w:tabs>
          <w:tab w:val="left" w:pos="936"/>
        </w:tabs>
        <w:rPr>
          <w:sz w:val="20"/>
          <w:szCs w:val="20"/>
        </w:rPr>
      </w:pPr>
    </w:p>
    <w:p w14:paraId="28A29425" w14:textId="77777777" w:rsidR="00923F2F" w:rsidRDefault="00923F2F" w:rsidP="00923F2F">
      <w:pPr>
        <w:tabs>
          <w:tab w:val="left" w:pos="936"/>
        </w:tabs>
        <w:rPr>
          <w:sz w:val="20"/>
          <w:szCs w:val="20"/>
        </w:rPr>
      </w:pPr>
    </w:p>
    <w:p w14:paraId="001A27B6" w14:textId="77777777" w:rsidR="00923F2F" w:rsidRDefault="00923F2F" w:rsidP="00923F2F">
      <w:pPr>
        <w:tabs>
          <w:tab w:val="left" w:pos="936"/>
        </w:tabs>
        <w:rPr>
          <w:sz w:val="20"/>
          <w:szCs w:val="20"/>
        </w:rPr>
      </w:pPr>
    </w:p>
    <w:p w14:paraId="0672238C" w14:textId="77777777" w:rsidR="00923F2F" w:rsidRDefault="00923F2F" w:rsidP="00923F2F">
      <w:pPr>
        <w:tabs>
          <w:tab w:val="left" w:pos="936"/>
        </w:tabs>
        <w:rPr>
          <w:sz w:val="20"/>
          <w:szCs w:val="20"/>
        </w:rPr>
      </w:pPr>
    </w:p>
    <w:p w14:paraId="63CA6EB3" w14:textId="77777777" w:rsidR="00923F2F" w:rsidRDefault="00923F2F" w:rsidP="00923F2F">
      <w:pPr>
        <w:tabs>
          <w:tab w:val="left" w:pos="936"/>
        </w:tabs>
        <w:rPr>
          <w:sz w:val="20"/>
          <w:szCs w:val="20"/>
        </w:rPr>
        <w:sectPr w:rsidR="00923F2F" w:rsidSect="005244E7">
          <w:pgSz w:w="11906" w:h="16838"/>
          <w:pgMar w:top="1440" w:right="1440" w:bottom="1440" w:left="1440" w:header="708" w:footer="708" w:gutter="0"/>
          <w:cols w:space="708"/>
          <w:docGrid w:linePitch="360"/>
        </w:sectPr>
      </w:pPr>
    </w:p>
    <w:p w14:paraId="6805C41E" w14:textId="77777777" w:rsidR="00923F2F" w:rsidRPr="00A168E5" w:rsidRDefault="00923F2F" w:rsidP="00923F2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923F2F" w:rsidRPr="00634903" w14:paraId="335E5A7B" w14:textId="77777777" w:rsidTr="005244E7">
        <w:tc>
          <w:tcPr>
            <w:tcW w:w="1413" w:type="dxa"/>
          </w:tcPr>
          <w:p w14:paraId="4041ACF5" w14:textId="77777777" w:rsidR="00923F2F" w:rsidRPr="00634903" w:rsidRDefault="00923F2F" w:rsidP="005244E7">
            <w:pPr>
              <w:rPr>
                <w:b/>
                <w:bCs/>
                <w:sz w:val="20"/>
                <w:szCs w:val="20"/>
              </w:rPr>
            </w:pPr>
            <w:r w:rsidRPr="00634903">
              <w:rPr>
                <w:b/>
                <w:bCs/>
                <w:sz w:val="20"/>
                <w:szCs w:val="20"/>
              </w:rPr>
              <w:t>UPGMA cluster</w:t>
            </w:r>
          </w:p>
        </w:tc>
        <w:tc>
          <w:tcPr>
            <w:tcW w:w="3402" w:type="dxa"/>
          </w:tcPr>
          <w:p w14:paraId="329508B9" w14:textId="77777777" w:rsidR="00923F2F" w:rsidRPr="00634903" w:rsidRDefault="00923F2F" w:rsidP="005244E7">
            <w:pPr>
              <w:rPr>
                <w:b/>
                <w:bCs/>
                <w:sz w:val="20"/>
                <w:szCs w:val="20"/>
              </w:rPr>
            </w:pPr>
            <w:r w:rsidRPr="00634903">
              <w:rPr>
                <w:b/>
                <w:bCs/>
                <w:sz w:val="20"/>
                <w:szCs w:val="20"/>
              </w:rPr>
              <w:t>Provinces</w:t>
            </w:r>
          </w:p>
        </w:tc>
        <w:tc>
          <w:tcPr>
            <w:tcW w:w="9214" w:type="dxa"/>
          </w:tcPr>
          <w:p w14:paraId="1A7C7342" w14:textId="77777777" w:rsidR="00923F2F" w:rsidRPr="00634903" w:rsidRDefault="00923F2F" w:rsidP="005244E7">
            <w:pPr>
              <w:rPr>
                <w:b/>
                <w:bCs/>
                <w:sz w:val="20"/>
                <w:szCs w:val="20"/>
              </w:rPr>
            </w:pPr>
            <w:r w:rsidRPr="00634903">
              <w:rPr>
                <w:b/>
                <w:bCs/>
                <w:sz w:val="20"/>
                <w:szCs w:val="20"/>
              </w:rPr>
              <w:t>Description</w:t>
            </w:r>
          </w:p>
        </w:tc>
      </w:tr>
      <w:tr w:rsidR="00923F2F" w:rsidRPr="00634903" w14:paraId="119380D9" w14:textId="77777777" w:rsidTr="005244E7">
        <w:tc>
          <w:tcPr>
            <w:tcW w:w="1413" w:type="dxa"/>
          </w:tcPr>
          <w:p w14:paraId="45C200AB" w14:textId="77777777" w:rsidR="00923F2F" w:rsidRPr="00634903" w:rsidRDefault="00923F2F" w:rsidP="005244E7">
            <w:pPr>
              <w:rPr>
                <w:sz w:val="20"/>
                <w:szCs w:val="20"/>
              </w:rPr>
            </w:pPr>
            <w:r w:rsidRPr="00634903">
              <w:rPr>
                <w:sz w:val="20"/>
                <w:szCs w:val="20"/>
              </w:rPr>
              <w:t>1</w:t>
            </w:r>
          </w:p>
        </w:tc>
        <w:tc>
          <w:tcPr>
            <w:tcW w:w="3402" w:type="dxa"/>
          </w:tcPr>
          <w:p w14:paraId="3EA06DBF" w14:textId="77777777" w:rsidR="00923F2F" w:rsidRPr="00634903" w:rsidRDefault="00923F2F" w:rsidP="005244E7">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2B9F191F" w14:textId="77777777" w:rsidR="00923F2F" w:rsidRPr="00634903" w:rsidRDefault="00923F2F" w:rsidP="005244E7">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923F2F" w:rsidRPr="00634903" w14:paraId="332E7818" w14:textId="77777777" w:rsidTr="005244E7">
        <w:tc>
          <w:tcPr>
            <w:tcW w:w="1413" w:type="dxa"/>
          </w:tcPr>
          <w:p w14:paraId="62C2BC5A" w14:textId="77777777" w:rsidR="00923F2F" w:rsidRPr="00634903" w:rsidRDefault="00923F2F" w:rsidP="005244E7">
            <w:pPr>
              <w:rPr>
                <w:sz w:val="20"/>
                <w:szCs w:val="20"/>
              </w:rPr>
            </w:pPr>
            <w:r w:rsidRPr="00634903">
              <w:rPr>
                <w:sz w:val="20"/>
                <w:szCs w:val="20"/>
              </w:rPr>
              <w:t>2</w:t>
            </w:r>
          </w:p>
        </w:tc>
        <w:tc>
          <w:tcPr>
            <w:tcW w:w="3402" w:type="dxa"/>
          </w:tcPr>
          <w:p w14:paraId="63C0B963" w14:textId="77777777" w:rsidR="00923F2F" w:rsidRPr="00634903" w:rsidRDefault="00923F2F" w:rsidP="005244E7">
            <w:pPr>
              <w:rPr>
                <w:sz w:val="20"/>
                <w:szCs w:val="20"/>
              </w:rPr>
            </w:pPr>
            <w:proofErr w:type="spellStart"/>
            <w:r w:rsidRPr="00634903">
              <w:rPr>
                <w:sz w:val="20"/>
                <w:szCs w:val="20"/>
              </w:rPr>
              <w:t>Pailin</w:t>
            </w:r>
            <w:proofErr w:type="spellEnd"/>
          </w:p>
        </w:tc>
        <w:tc>
          <w:tcPr>
            <w:tcW w:w="9214" w:type="dxa"/>
          </w:tcPr>
          <w:p w14:paraId="7394EBFF" w14:textId="77777777" w:rsidR="00923F2F" w:rsidRPr="00634903" w:rsidRDefault="00923F2F" w:rsidP="005244E7">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923F2F" w:rsidRPr="00634903" w14:paraId="3530C724" w14:textId="77777777" w:rsidTr="005244E7">
        <w:tc>
          <w:tcPr>
            <w:tcW w:w="1413" w:type="dxa"/>
          </w:tcPr>
          <w:p w14:paraId="18C1FE46" w14:textId="77777777" w:rsidR="00923F2F" w:rsidRPr="00634903" w:rsidRDefault="00923F2F" w:rsidP="005244E7">
            <w:pPr>
              <w:rPr>
                <w:sz w:val="20"/>
                <w:szCs w:val="20"/>
              </w:rPr>
            </w:pPr>
            <w:r w:rsidRPr="00634903">
              <w:rPr>
                <w:sz w:val="20"/>
                <w:szCs w:val="20"/>
              </w:rPr>
              <w:t>3</w:t>
            </w:r>
          </w:p>
        </w:tc>
        <w:tc>
          <w:tcPr>
            <w:tcW w:w="3402" w:type="dxa"/>
          </w:tcPr>
          <w:p w14:paraId="654476D4" w14:textId="77777777" w:rsidR="00923F2F" w:rsidRPr="00634903" w:rsidRDefault="00923F2F" w:rsidP="005244E7">
            <w:pPr>
              <w:rPr>
                <w:sz w:val="20"/>
                <w:szCs w:val="20"/>
              </w:rPr>
            </w:pPr>
            <w:r w:rsidRPr="00634903">
              <w:rPr>
                <w:sz w:val="20"/>
                <w:szCs w:val="20"/>
              </w:rPr>
              <w:t xml:space="preserve">Kampong Cham, </w:t>
            </w:r>
            <w:proofErr w:type="spellStart"/>
            <w:r w:rsidRPr="00634903">
              <w:rPr>
                <w:sz w:val="20"/>
                <w:szCs w:val="20"/>
              </w:rPr>
              <w:t>Kandal</w:t>
            </w:r>
            <w:proofErr w:type="spellEnd"/>
            <w:r w:rsidRPr="00634903">
              <w:rPr>
                <w:sz w:val="20"/>
                <w:szCs w:val="20"/>
              </w:rPr>
              <w:t xml:space="preserve">, Prey </w:t>
            </w:r>
            <w:proofErr w:type="spellStart"/>
            <w:r w:rsidRPr="00634903">
              <w:rPr>
                <w:sz w:val="20"/>
                <w:szCs w:val="20"/>
              </w:rPr>
              <w:t>Veng</w:t>
            </w:r>
            <w:proofErr w:type="spellEnd"/>
            <w:r w:rsidRPr="00634903">
              <w:rPr>
                <w:sz w:val="20"/>
                <w:szCs w:val="20"/>
              </w:rPr>
              <w:t>, Takeo</w:t>
            </w:r>
          </w:p>
        </w:tc>
        <w:tc>
          <w:tcPr>
            <w:tcW w:w="9214" w:type="dxa"/>
          </w:tcPr>
          <w:p w14:paraId="0E8F9416" w14:textId="77777777" w:rsidR="00923F2F" w:rsidRPr="00634903" w:rsidRDefault="00923F2F" w:rsidP="005244E7">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923F2F" w:rsidRPr="00634903" w14:paraId="5B9264BF" w14:textId="77777777" w:rsidTr="005244E7">
        <w:tc>
          <w:tcPr>
            <w:tcW w:w="1413" w:type="dxa"/>
          </w:tcPr>
          <w:p w14:paraId="2B547DEE" w14:textId="77777777" w:rsidR="00923F2F" w:rsidRPr="00634903" w:rsidRDefault="00923F2F" w:rsidP="005244E7">
            <w:pPr>
              <w:rPr>
                <w:sz w:val="20"/>
                <w:szCs w:val="20"/>
              </w:rPr>
            </w:pPr>
            <w:r w:rsidRPr="00634903">
              <w:rPr>
                <w:sz w:val="20"/>
                <w:szCs w:val="20"/>
              </w:rPr>
              <w:t>4</w:t>
            </w:r>
          </w:p>
        </w:tc>
        <w:tc>
          <w:tcPr>
            <w:tcW w:w="3402" w:type="dxa"/>
          </w:tcPr>
          <w:p w14:paraId="636FE2BC" w14:textId="77777777" w:rsidR="00923F2F" w:rsidRPr="00634903" w:rsidRDefault="00923F2F" w:rsidP="005244E7">
            <w:pPr>
              <w:rPr>
                <w:sz w:val="20"/>
                <w:szCs w:val="20"/>
              </w:rPr>
            </w:pPr>
            <w:r w:rsidRPr="00634903">
              <w:rPr>
                <w:sz w:val="20"/>
                <w:szCs w:val="20"/>
              </w:rPr>
              <w:t>Banteay Meanchey, Battambang</w:t>
            </w:r>
          </w:p>
        </w:tc>
        <w:tc>
          <w:tcPr>
            <w:tcW w:w="9214" w:type="dxa"/>
          </w:tcPr>
          <w:p w14:paraId="565A26E1" w14:textId="77777777" w:rsidR="00923F2F" w:rsidRPr="00634903" w:rsidRDefault="00923F2F" w:rsidP="005244E7">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923F2F" w:rsidRPr="00634903" w14:paraId="2D22EEFD" w14:textId="77777777" w:rsidTr="005244E7">
        <w:tc>
          <w:tcPr>
            <w:tcW w:w="1413" w:type="dxa"/>
          </w:tcPr>
          <w:p w14:paraId="1A2FD984" w14:textId="77777777" w:rsidR="00923F2F" w:rsidRPr="00634903" w:rsidRDefault="00923F2F" w:rsidP="005244E7">
            <w:pPr>
              <w:rPr>
                <w:sz w:val="20"/>
                <w:szCs w:val="20"/>
              </w:rPr>
            </w:pPr>
            <w:r w:rsidRPr="00634903">
              <w:rPr>
                <w:sz w:val="20"/>
                <w:szCs w:val="20"/>
              </w:rPr>
              <w:t>5</w:t>
            </w:r>
          </w:p>
        </w:tc>
        <w:tc>
          <w:tcPr>
            <w:tcW w:w="3402" w:type="dxa"/>
          </w:tcPr>
          <w:p w14:paraId="38B86689" w14:textId="77777777" w:rsidR="00923F2F" w:rsidRPr="00634903" w:rsidRDefault="00923F2F" w:rsidP="005244E7">
            <w:pPr>
              <w:rPr>
                <w:sz w:val="20"/>
                <w:szCs w:val="20"/>
              </w:rPr>
            </w:pPr>
            <w:r w:rsidRPr="00634903">
              <w:rPr>
                <w:sz w:val="20"/>
                <w:szCs w:val="20"/>
              </w:rPr>
              <w:t xml:space="preserve">Kampong </w:t>
            </w:r>
            <w:proofErr w:type="spellStart"/>
            <w:r w:rsidRPr="00634903">
              <w:rPr>
                <w:sz w:val="20"/>
                <w:szCs w:val="20"/>
              </w:rPr>
              <w:t>Chhnang</w:t>
            </w:r>
            <w:proofErr w:type="spellEnd"/>
            <w:r w:rsidRPr="00634903">
              <w:rPr>
                <w:sz w:val="20"/>
                <w:szCs w:val="20"/>
              </w:rPr>
              <w:t xml:space="preserve">,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w:t>
            </w:r>
            <w:proofErr w:type="spellStart"/>
            <w:r w:rsidRPr="00634903">
              <w:rPr>
                <w:sz w:val="20"/>
                <w:szCs w:val="20"/>
              </w:rPr>
              <w:t>Meanchey</w:t>
            </w:r>
            <w:proofErr w:type="spellEnd"/>
            <w:r w:rsidRPr="00634903">
              <w:rPr>
                <w:sz w:val="20"/>
                <w:szCs w:val="20"/>
              </w:rPr>
              <w:t xml:space="preserve">, </w:t>
            </w:r>
            <w:proofErr w:type="spellStart"/>
            <w:r w:rsidRPr="00634903">
              <w:rPr>
                <w:sz w:val="20"/>
                <w:szCs w:val="20"/>
              </w:rPr>
              <w:t>Preah</w:t>
            </w:r>
            <w:proofErr w:type="spellEnd"/>
            <w:r w:rsidRPr="00634903">
              <w:rPr>
                <w:sz w:val="20"/>
                <w:szCs w:val="20"/>
              </w:rPr>
              <w:t xml:space="preserve"> Sihanouk, </w:t>
            </w:r>
            <w:proofErr w:type="spellStart"/>
            <w:r w:rsidRPr="00634903">
              <w:rPr>
                <w:sz w:val="20"/>
                <w:szCs w:val="20"/>
              </w:rPr>
              <w:t>Preah</w:t>
            </w:r>
            <w:proofErr w:type="spellEnd"/>
            <w:r w:rsidRPr="00634903">
              <w:rPr>
                <w:sz w:val="20"/>
                <w:szCs w:val="20"/>
              </w:rPr>
              <w:t xml:space="preserve">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1542577C" w14:textId="77777777" w:rsidR="00923F2F" w:rsidRPr="00634903" w:rsidRDefault="00923F2F" w:rsidP="005244E7">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29B9ED8" w14:textId="77777777" w:rsidR="00634903" w:rsidRDefault="00634903">
      <w:pPr>
        <w:sectPr w:rsidR="00634903" w:rsidSect="005244E7">
          <w:pgSz w:w="16838" w:h="11906" w:orient="landscape"/>
          <w:pgMar w:top="1440" w:right="1440" w:bottom="1440" w:left="1440" w:header="708" w:footer="708" w:gutter="0"/>
          <w:cols w:space="708"/>
          <w:docGrid w:linePitch="360"/>
        </w:sectPr>
      </w:pPr>
    </w:p>
    <w:p w14:paraId="30880ADB" w14:textId="77777777" w:rsidR="00634903" w:rsidRDefault="00634903" w:rsidP="00634903">
      <w:pPr>
        <w:rPr>
          <w:b/>
          <w:bCs/>
        </w:rPr>
      </w:pPr>
      <w:r>
        <w:rPr>
          <w:b/>
          <w:bCs/>
        </w:rPr>
        <w:lastRenderedPageBreak/>
        <w:t xml:space="preserve">Discussion </w:t>
      </w:r>
    </w:p>
    <w:p w14:paraId="6E1552CA" w14:textId="77777777" w:rsidR="00634903" w:rsidRDefault="00634903" w:rsidP="00634903">
      <w:commentRangeStart w:id="29"/>
      <w:r>
        <w:t xml:space="preserve">Understanding the drivers and proximate causes of forest cover loss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commentRangeEnd w:id="29"/>
      <w:r w:rsidR="008F3B30">
        <w:rPr>
          <w:rStyle w:val="CommentReference"/>
        </w:rPr>
        <w:commentReference w:id="29"/>
      </w:r>
    </w:p>
    <w:p w14:paraId="43160A6A" w14:textId="77777777" w:rsidR="00634903" w:rsidRPr="003F2EEF" w:rsidRDefault="00634903" w:rsidP="00634903">
      <w:pPr>
        <w:rPr>
          <w:i/>
          <w:iCs/>
        </w:rPr>
      </w:pPr>
      <w:r>
        <w:rPr>
          <w:i/>
          <w:iCs/>
        </w:rPr>
        <w:t>Macroeconomic analysis</w:t>
      </w:r>
    </w:p>
    <w:p w14:paraId="3F9A683D" w14:textId="77777777" w:rsidR="00634903" w:rsidRDefault="00634903" w:rsidP="00634903">
      <w:r>
        <w:t xml:space="preserve">There were very few significant effects in the macroeconomic analysis with forest loss as the response </w:t>
      </w:r>
      <w:commentRangeStart w:id="30"/>
      <w:r>
        <w:t>variable</w:t>
      </w:r>
      <w:commentRangeEnd w:id="30"/>
      <w:r w:rsidR="008F3B30">
        <w:rPr>
          <w:rStyle w:val="CommentReference"/>
        </w:rPr>
        <w:commentReference w:id="30"/>
      </w:r>
      <w:r>
        <w:t xml:space="preserve">. Some of the predictor variables have been shown to correlate with LUC in other studies, such as GDP </w:t>
      </w:r>
      <w:r>
        <w:fldChar w:fldCharType="begin"/>
      </w:r>
      <w:r>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0467D9">
        <w:rPr>
          <w:rFonts w:ascii="Calibri" w:hAnsi="Calibri" w:cs="Calibri"/>
        </w:rPr>
        <w:t>(Ewers, 2006; Fan and Ding, 2016; Gong et al., 2013; Kuang et al.,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467D9">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Bonilla-Bedoya et al., 2018; Fan and Ding, 2016)</w:t>
      </w:r>
      <w:r>
        <w:fldChar w:fldCharType="end"/>
      </w:r>
      <w:r>
        <w:t xml:space="preserve">, and agricultural output </w:t>
      </w:r>
      <w:r>
        <w:fldChar w:fldCharType="begin"/>
      </w:r>
      <w:r>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Fan and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w:t>
      </w:r>
      <w:r>
        <w:lastRenderedPageBreak/>
        <w:t xml:space="preserve">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C13023">
        <w:rPr>
          <w:rFonts w:ascii="Calibri" w:hAnsi="Calibri" w:cs="Calibri"/>
        </w:rPr>
        <w:t>(Culas, 2007)</w:t>
      </w:r>
      <w:r>
        <w:fldChar w:fldCharType="end"/>
      </w:r>
      <w:r>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p>
    <w:p w14:paraId="219DBCEF" w14:textId="64748DC5" w:rsidR="00634903" w:rsidRDefault="00634903" w:rsidP="00634903">
      <w:commentRangeStart w:id="31"/>
      <w:r>
        <w:t xml:space="preserve">In contrast, the macroeconomic variables were effective at predicting the allocation of new ELCs. </w:t>
      </w:r>
      <w:commentRangeEnd w:id="31"/>
      <w:r w:rsidR="008F3B30">
        <w:rPr>
          <w:rStyle w:val="CommentReference"/>
        </w:rPr>
        <w:commentReference w:id="31"/>
      </w:r>
      <w:r>
        <w:t xml:space="preserve">Although ELCs do not guarantee deforestation (indeed not all ELCs are awarded on forested land), the deforestation rates within ELCs are up to </w:t>
      </w:r>
      <w:commentRangeStart w:id="32"/>
      <w:r>
        <w:t xml:space="preserve">105% </w:t>
      </w:r>
      <w:commentRangeEnd w:id="32"/>
      <w:r w:rsidR="008F3B30">
        <w:rPr>
          <w:rStyle w:val="CommentReference"/>
        </w:rPr>
        <w:commentReference w:id="32"/>
      </w:r>
      <w:r>
        <w:t xml:space="preserve">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xml:space="preserve">. Therefore, </w:t>
      </w:r>
      <w:commentRangeStart w:id="33"/>
      <w:r>
        <w:t xml:space="preserve">ELCs themselves </w:t>
      </w:r>
      <w:proofErr w:type="gramStart"/>
      <w:r>
        <w:t>can be considered</w:t>
      </w:r>
      <w:proofErr w:type="gramEnd"/>
      <w:r>
        <w:t xml:space="preserve"> direct drivers of forest loss</w:t>
      </w:r>
      <w:commentRangeEnd w:id="33"/>
      <w:r w:rsidR="008F3B30">
        <w:rPr>
          <w:rStyle w:val="CommentReference"/>
        </w:rPr>
        <w:commentReference w:id="33"/>
      </w:r>
      <w:r>
        <w:t xml:space="preserve">, rendering the macroeconomic predictors indirect drivers. Our results have </w:t>
      </w:r>
      <w:commentRangeStart w:id="34"/>
      <w:r>
        <w:t xml:space="preserve">demonstrated that during the study period, the economic development of the country </w:t>
      </w:r>
      <w:proofErr w:type="gramStart"/>
      <w:r>
        <w:t>was closely linked</w:t>
      </w:r>
      <w:proofErr w:type="gramEnd"/>
      <w:r>
        <w:t xml:space="preserve"> to the increase in ELCs, which in turn have driven forest loss</w:t>
      </w:r>
      <w:commentRangeEnd w:id="34"/>
      <w:r w:rsidR="00E337F1">
        <w:rPr>
          <w:rStyle w:val="CommentReference"/>
        </w:rPr>
        <w:commentReference w:id="34"/>
      </w:r>
      <w:r>
        <w:t xml:space="preserve">. There were clear relationships between the size of the agricultural sector, the rates of foreign investment, and the number of new ELCs. The process of awarding ELC contracts in Cambodia has been criticised for lacking transparency and for </w:t>
      </w:r>
      <w:r>
        <w:lastRenderedPageBreak/>
        <w:t xml:space="preserve">corruption </w:t>
      </w:r>
      <w:r>
        <w:fldChar w:fldCharType="begin"/>
      </w:r>
      <w:r>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F64F35">
        <w:rPr>
          <w:rFonts w:ascii="Calibri" w:hAnsi="Calibri" w:cs="Calibri"/>
        </w:rPr>
        <w:t>(Neef et al., 2013; Vrieze and Kuch, 2012)</w:t>
      </w:r>
      <w:r>
        <w:fldChar w:fldCharType="end"/>
      </w:r>
      <w:r>
        <w:t xml:space="preserve">, and so it is not always possible to identify who owns a particular concession. Nevertheless, </w:t>
      </w:r>
      <w:commentRangeStart w:id="35"/>
      <w:r>
        <w:t>of those identified</w:t>
      </w:r>
      <w:commentRangeEnd w:id="35"/>
      <w:r w:rsidR="00E337F1">
        <w:rPr>
          <w:rStyle w:val="CommentReference"/>
        </w:rPr>
        <w:commentReference w:id="35"/>
      </w:r>
      <w:r>
        <w:t xml:space="preserve">, 48% were foreign owned </w:t>
      </w:r>
      <w:r>
        <w:fldChar w:fldCharType="begin"/>
      </w:r>
      <w:r>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Pr="0098233C">
        <w:rPr>
          <w:rFonts w:ascii="Calibri" w:hAnsi="Calibri" w:cs="Calibri"/>
        </w:rPr>
        <w:t>(Licadho,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w:t>
      </w:r>
      <w:del w:id="36" w:author="Philip McGowan [2]" w:date="2021-09-23T20:42:00Z">
        <w:r w:rsidDel="00E337F1">
          <w:delText xml:space="preserve">themselves </w:delText>
        </w:r>
      </w:del>
      <w:r>
        <w:t xml:space="preserve">developed agriculture </w:t>
      </w:r>
      <w:ins w:id="37" w:author="Philip McGowan [2]" w:date="2021-09-23T20:42:00Z">
        <w:r w:rsidR="00E337F1">
          <w:t xml:space="preserve">themselves </w:t>
        </w:r>
      </w:ins>
      <w:r>
        <w:t>that would have alleviated poverty more effectively than a</w:t>
      </w:r>
      <w:commentRangeStart w:id="38"/>
      <w:ins w:id="39" w:author="Philip McGowan [2]" w:date="2021-09-23T20:42:00Z">
        <w:r w:rsidR="00E337F1">
          <w:t>(n externally owned)</w:t>
        </w:r>
      </w:ins>
      <w:r>
        <w:t xml:space="preserve"> </w:t>
      </w:r>
      <w:commentRangeEnd w:id="38"/>
      <w:r w:rsidR="00E337F1">
        <w:rPr>
          <w:rStyle w:val="CommentReference"/>
        </w:rPr>
        <w:commentReference w:id="38"/>
      </w:r>
      <w:r>
        <w:t xml:space="preserve">commercial agricultural enterprise. 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98233C">
        <w:rPr>
          <w:rFonts w:ascii="Calibri" w:hAnsi="Calibri" w:cs="Calibri"/>
        </w:rPr>
        <w:t>(De Schutter, 2011)</w:t>
      </w:r>
      <w:r>
        <w:fldChar w:fldCharType="end"/>
      </w:r>
      <w:r>
        <w:t xml:space="preserve">. </w:t>
      </w:r>
    </w:p>
    <w:p w14:paraId="3B65EF52" w14:textId="77777777" w:rsidR="00634903" w:rsidRDefault="00634903" w:rsidP="00634903">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Pr="004D60CD">
        <w:rPr>
          <w:rFonts w:ascii="Calibri" w:hAnsi="Calibri" w:cs="Calibri"/>
        </w:rPr>
        <w:t>(Curtis et al., 2018)</w:t>
      </w:r>
      <w:r>
        <w:fldChar w:fldCharType="end"/>
      </w:r>
      <w:r>
        <w:t xml:space="preserve">. </w:t>
      </w:r>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The Cambodian Prime Minister issued a moratorium on new ELCs in 2012, which drastically reduced (although did not </w:t>
      </w:r>
      <w:r>
        <w:lastRenderedPageBreak/>
        <w:t xml:space="preserve">eliminate) ELC allocation. Although this has had a positive effect on forests, rural livelihoods, and indigenous land tenure, it is unclear how long this reprieve will last </w:t>
      </w:r>
      <w:r>
        <w:fldChar w:fldCharType="begin"/>
      </w:r>
      <w:r>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B65E3B">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509AF61A" w14:textId="77777777" w:rsidR="00634903" w:rsidRDefault="00634903" w:rsidP="00634903">
      <w:pPr>
        <w:rPr>
          <w:i/>
          <w:iCs/>
        </w:rPr>
      </w:pPr>
      <w:r>
        <w:t xml:space="preserve"> </w:t>
      </w:r>
      <w:r>
        <w:rPr>
          <w:i/>
          <w:iCs/>
        </w:rPr>
        <w:t>Socioeconomic analysis</w:t>
      </w:r>
    </w:p>
    <w:p w14:paraId="63E03110" w14:textId="77777777" w:rsidR="00634903" w:rsidRDefault="00634903" w:rsidP="00634903">
      <w:r>
        <w:t xml:space="preserve">The commune-level model revealed that population density was the only non-control variable with any </w:t>
      </w:r>
      <w:commentRangeStart w:id="40"/>
      <w:r>
        <w:t>effect</w:t>
      </w:r>
      <w:commentRangeEnd w:id="40"/>
      <w:r w:rsidR="00E337F1">
        <w:rPr>
          <w:rStyle w:val="CommentReference"/>
        </w:rPr>
        <w:commentReference w:id="40"/>
      </w:r>
      <w:r>
        <w:t>, and the effect was very weak. We wer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a large number of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w:t>
      </w:r>
      <w:r>
        <w:lastRenderedPageBreak/>
        <w:t xml:space="preserve">tion that exists at the finer scale, rather than eliminating it. 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the presence of ELCs changes 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w:t>
      </w:r>
      <w:proofErr w:type="gramStart"/>
      <w:r>
        <w:t>are being driven</w:t>
      </w:r>
      <w:proofErr w:type="gramEnd"/>
      <w:r>
        <w:t xml:space="preserve"> in different directions at different scales, </w:t>
      </w:r>
      <w:commentRangeStart w:id="41"/>
      <w:r>
        <w:t>emphasising the complexity of modelling social-ecological systems</w:t>
      </w:r>
      <w:commentRangeEnd w:id="41"/>
      <w:r w:rsidR="00E337F1">
        <w:rPr>
          <w:rStyle w:val="CommentReference"/>
        </w:rPr>
        <w:commentReference w:id="41"/>
      </w:r>
      <w:r>
        <w:t xml:space="preserve">. </w:t>
      </w:r>
    </w:p>
    <w:p w14:paraId="2AC7290D" w14:textId="77777777" w:rsidR="00634903" w:rsidRDefault="00634903" w:rsidP="00634903">
      <w:commentRangeStart w:id="42"/>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xml:space="preserve">. Taking this study as an example, a researcher has a choice between modelling at a large scale (e.g., national, regional) where effects may be weak or unrepresentative of much of the country or region, </w:t>
      </w:r>
      <w:proofErr w:type="gramStart"/>
      <w:r>
        <w:t>or</w:t>
      </w:r>
      <w:proofErr w:type="gramEnd"/>
      <w:r>
        <w:t xml:space="preserve"> modelling at a fine scale where effects may be swamped by variation resulting in the loss of the true signal. </w:t>
      </w:r>
      <w:commentRangeEnd w:id="42"/>
      <w:r w:rsidR="00E337F1">
        <w:rPr>
          <w:rStyle w:val="CommentReference"/>
        </w:rPr>
        <w:commentReference w:id="42"/>
      </w:r>
      <w:r>
        <w:t xml:space="preserve">In some cases, prudence may stop researchers gathering increasingly complex data, but rather reframe their analytical goal by </w:t>
      </w:r>
      <w:commentRangeStart w:id="43"/>
      <w:r>
        <w:t xml:space="preserve">removing hypothesis testing and aiming for description of the data rather than explanation. </w:t>
      </w:r>
      <w:commentRangeEnd w:id="43"/>
      <w:r w:rsidR="00E337F1">
        <w:rPr>
          <w:rStyle w:val="CommentReference"/>
        </w:rPr>
        <w:commentReference w:id="43"/>
      </w:r>
      <w:r>
        <w:t xml:space="preserve">Advances in </w:t>
      </w:r>
      <w:r>
        <w:lastRenderedPageBreak/>
        <w:t>simulation modelling and machine learning can isolate our thinking and increase understanding, without the need for large datasets and complex statistical modelling procedures (</w:t>
      </w:r>
      <w:r w:rsidRPr="00346437">
        <w:rPr>
          <w:highlight w:val="yellow"/>
        </w:rPr>
        <w:t>refs</w:t>
      </w:r>
      <w:r>
        <w:t xml:space="preserve">).  </w:t>
      </w:r>
    </w:p>
    <w:p w14:paraId="357EA354" w14:textId="77777777" w:rsidR="00634903" w:rsidRPr="00783FA8" w:rsidRDefault="00634903" w:rsidP="00634903">
      <w:pPr>
        <w:rPr>
          <w:i/>
          <w:iCs/>
        </w:rPr>
      </w:pPr>
      <w:r>
        <w:rPr>
          <w:i/>
          <w:iCs/>
        </w:rPr>
        <w:t>Cluster analysis</w:t>
      </w:r>
    </w:p>
    <w:p w14:paraId="564C8B8E" w14:textId="298C0FAA" w:rsidR="00634903" w:rsidRDefault="00634903" w:rsidP="00634903">
      <w:r>
        <w:t xml:space="preserve">In this </w:t>
      </w:r>
      <w:proofErr w:type="gramStart"/>
      <w:r>
        <w:t>study</w:t>
      </w:r>
      <w:proofErr w:type="gramEnd"/>
      <w:r>
        <w:t xml:space="preserve"> we investigated the use of cluster analysis to </w:t>
      </w:r>
      <w:commentRangeStart w:id="44"/>
      <w:r>
        <w:t>describe Cambodia in terms of socioeconomics</w:t>
      </w:r>
      <w:commentRangeEnd w:id="44"/>
      <w:r w:rsidR="00204760">
        <w:rPr>
          <w:rStyle w:val="CommentReference"/>
        </w:rPr>
        <w:commentReference w:id="44"/>
      </w:r>
      <w:r>
        <w:t xml:space="preserve">. The analysis revealed interesting patterns of distinct regions, suggesting that in many cases provinces that are adjacent to each other tend to have similar socioeconomic characteristics, resulting in clusters that are spatially contiguous. </w:t>
      </w:r>
      <w:commentRangeStart w:id="45"/>
      <w:r>
        <w:t xml:space="preserve">The two cluster that generally display the largest differences are clusters 1 and 3. Cluster 1 contains the provinces of </w:t>
      </w:r>
      <w:proofErr w:type="spellStart"/>
      <w:r>
        <w:t>Mondul</w:t>
      </w:r>
      <w:proofErr w:type="spellEnd"/>
      <w:r>
        <w:t xml:space="preserve"> Kiri and </w:t>
      </w:r>
      <w:proofErr w:type="spellStart"/>
      <w:r>
        <w:t>Rattank</w:t>
      </w:r>
      <w:proofErr w:type="spellEnd"/>
      <w:r>
        <w:t xml:space="preserve"> Kiri which are large, remote, and some of the least developed provinces in the country. They are home to the Eastern Plains Landscape which is one of the most important areas in SEA for biodiversity </w:t>
      </w:r>
      <w:r>
        <w:fldChar w:fldCharType="begin"/>
      </w:r>
      <w:r>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fldChar w:fldCharType="separate"/>
      </w:r>
      <w:r w:rsidRPr="00BD0E21">
        <w:rPr>
          <w:rFonts w:ascii="Calibri" w:hAnsi="Calibri" w:cs="Calibri"/>
        </w:rPr>
        <w:t>(</w:t>
      </w:r>
      <w:r>
        <w:rPr>
          <w:rFonts w:ascii="Calibri" w:hAnsi="Calibri" w:cs="Calibri"/>
        </w:rPr>
        <w:t xml:space="preserve">Chapter 2, </w:t>
      </w:r>
      <w:r w:rsidRPr="00BD0E21">
        <w:rPr>
          <w:rFonts w:ascii="Calibri" w:hAnsi="Calibri" w:cs="Calibri"/>
        </w:rPr>
        <w:t>Gray et al., 2012; Griffin and Nuttall, 2020; Nuttall et al., 2017)</w:t>
      </w:r>
      <w:r>
        <w:fldChar w:fldCharType="end"/>
      </w:r>
      <w:r>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fldChar w:fldCharType="begin"/>
      </w:r>
      <w:r>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BD0E21">
        <w:rPr>
          <w:rFonts w:ascii="Calibri" w:hAnsi="Calibri" w:cs="Calibri"/>
        </w:rPr>
        <w:t>(Hughes and Un, 2011)</w:t>
      </w:r>
      <w:r>
        <w:fldChar w:fldCharType="end"/>
      </w:r>
      <w:r>
        <w:t xml:space="preserve">. The lack of infrastructure and access, coupled with low population density and few employment opportunities that limited in-migration, has meant that forest cover has remained high </w:t>
      </w:r>
      <w:r>
        <w:fldChar w:fldCharType="begin"/>
      </w:r>
      <w:r>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A91CB7">
        <w:rPr>
          <w:rFonts w:ascii="Calibri" w:hAnsi="Calibri" w:cs="Calibri"/>
        </w:rPr>
        <w:t>(Evans et al., 2013)</w:t>
      </w:r>
      <w:r>
        <w:fldChar w:fldCharType="end"/>
      </w:r>
      <w:r>
        <w:t xml:space="preserve">.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t>Treng</w:t>
      </w:r>
      <w:proofErr w:type="spellEnd"/>
      <w:r>
        <w:t xml:space="preserve">, </w:t>
      </w:r>
      <w:proofErr w:type="spellStart"/>
      <w:r>
        <w:t>Preah</w:t>
      </w:r>
      <w:proofErr w:type="spellEnd"/>
      <w:r>
        <w:t xml:space="preserve"> </w:t>
      </w:r>
      <w:proofErr w:type="spellStart"/>
      <w:r>
        <w:t>Vihear</w:t>
      </w:r>
      <w:proofErr w:type="spellEnd"/>
      <w:r>
        <w:t xml:space="preserve">, and Koh Kong, would have been clustered either with cluster 1, or within a separate cluster. However, they were clustered with the central belt of provinces (e.g., Kampong </w:t>
      </w:r>
      <w:proofErr w:type="spellStart"/>
      <w:r>
        <w:t>Speu</w:t>
      </w:r>
      <w:proofErr w:type="spellEnd"/>
      <w:r>
        <w:t xml:space="preserve">, Kampong </w:t>
      </w:r>
      <w:proofErr w:type="spellStart"/>
      <w:r>
        <w:lastRenderedPageBreak/>
        <w:t>Chhnang</w:t>
      </w:r>
      <w:proofErr w:type="spellEnd"/>
      <w:r>
        <w:t xml:space="preserve">, Kampong Thom) which are almost exclusively low elevation agricultural provinces that are geared towards rice production. The inclusion of Stung </w:t>
      </w:r>
      <w:proofErr w:type="spellStart"/>
      <w:r>
        <w:t>Treng</w:t>
      </w:r>
      <w:proofErr w:type="spellEnd"/>
      <w:r>
        <w:t xml:space="preserve">, </w:t>
      </w:r>
      <w:proofErr w:type="spellStart"/>
      <w:r>
        <w:t>Preah</w:t>
      </w:r>
      <w:proofErr w:type="spellEnd"/>
      <w:r>
        <w:t xml:space="preserve"> </w:t>
      </w:r>
      <w:proofErr w:type="spellStart"/>
      <w:r>
        <w:t>Vihear</w:t>
      </w:r>
      <w:proofErr w:type="spellEnd"/>
      <w:r>
        <w:t xml:space="preserve">, and Koh Kong within this cluster and the resulting cluster typologies, suggest that there has been some success in increasing the socioeconomic status of rural, </w:t>
      </w:r>
      <w:proofErr w:type="gramStart"/>
      <w:r>
        <w:t>highly</w:t>
      </w:r>
      <w:proofErr w:type="gramEnd"/>
      <w:r>
        <w:t xml:space="preserve"> forested provinces without excessive loss of forest cover.</w:t>
      </w:r>
      <w:commentRangeEnd w:id="45"/>
      <w:r w:rsidR="00204760">
        <w:rPr>
          <w:rStyle w:val="CommentReference"/>
        </w:rPr>
        <w:commentReference w:id="45"/>
      </w:r>
    </w:p>
    <w:p w14:paraId="5192AFB6" w14:textId="77777777" w:rsidR="00634903" w:rsidRDefault="00634903" w:rsidP="00634903">
      <w:r>
        <w:t xml:space="preserve">The advantage of clustering techniques such as UPGMA is that although there are metrics that can suggest optimal numbers of clusters, the researcher can select the number of clusters that is most useful for their particular investigation </w:t>
      </w:r>
      <w:r>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783FA8">
        <w:rPr>
          <w:rFonts w:ascii="Calibri" w:hAnsi="Calibri" w:cs="Calibri"/>
        </w:rPr>
        <w:t>(Borcard et al., 2018)</w:t>
      </w:r>
      <w:r>
        <w:fldChar w:fldCharType="end"/>
      </w:r>
      <w:r>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p>
    <w:p w14:paraId="036BACE4" w14:textId="77777777" w:rsidR="00634903" w:rsidRPr="00B35389" w:rsidRDefault="00634903" w:rsidP="00634903">
      <w:pPr>
        <w:rPr>
          <w:i/>
          <w:iCs/>
        </w:rPr>
      </w:pPr>
      <w:commentRangeStart w:id="46"/>
      <w:r>
        <w:rPr>
          <w:i/>
          <w:iCs/>
        </w:rPr>
        <w:t xml:space="preserve">Conclusion </w:t>
      </w:r>
      <w:commentRangeEnd w:id="46"/>
      <w:r w:rsidR="009B5014">
        <w:rPr>
          <w:rStyle w:val="CommentReference"/>
        </w:rPr>
        <w:commentReference w:id="46"/>
      </w:r>
    </w:p>
    <w:p w14:paraId="54D45D26" w14:textId="0001BC7B" w:rsidR="00634903" w:rsidRDefault="00634903" w:rsidP="00634903">
      <w:r>
        <w:t xml:space="preserve">Cambodia is a country rich in natural resources and biological diversity, and despite the targeted efforts of the Khmer Rouge regime, is also rich in cultural and social diversity. </w:t>
      </w:r>
      <w:commentRangeStart w:id="48"/>
      <w:r>
        <w:t xml:space="preserve">Once the economic powerhouse of Indochina, in the 1960s Cambodia was the world’s third largest exporter of milled rice, behind only Thailand and the United States </w:t>
      </w:r>
      <w:r>
        <w:fldChar w:fldCharType="begin"/>
      </w:r>
      <w:r>
        <w:instrText xml:space="preserve"> 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7E7489">
        <w:rPr>
          <w:rFonts w:ascii="Calibri" w:hAnsi="Calibri" w:cs="Calibri"/>
        </w:rPr>
        <w:t>(Hughes and Un, 2011)</w:t>
      </w:r>
      <w:r>
        <w:fldChar w:fldCharType="end"/>
      </w:r>
      <w:r>
        <w:t xml:space="preserve">. It is therefore appropriate that political leaders are given recognition for bringing the economy from complete collapse during the civil war, to a growth rate in 2006 that was larger than any other Asian economy apart from China </w:t>
      </w:r>
      <w:r>
        <w:fldChar w:fldCharType="begin"/>
      </w:r>
      <w:r>
        <w:instrText xml:space="preserve"> 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BC01A1">
        <w:rPr>
          <w:rFonts w:ascii="Calibri" w:hAnsi="Calibri" w:cs="Calibri"/>
        </w:rPr>
        <w:t>(Solcomb, 2010)</w:t>
      </w:r>
      <w:r>
        <w:fldChar w:fldCharType="end"/>
      </w:r>
      <w:r>
        <w:t xml:space="preserve">. </w:t>
      </w:r>
      <w:commentRangeEnd w:id="48"/>
      <w:r w:rsidR="009B5014">
        <w:rPr>
          <w:rStyle w:val="CommentReference"/>
        </w:rPr>
        <w:commentReference w:id="48"/>
      </w:r>
      <w:r>
        <w:t>Over the last two decades there has been significant improvements in access to ser</w:t>
      </w:r>
      <w:r>
        <w:lastRenderedPageBreak/>
        <w:t xml:space="preserve">vices, poverty, and inequality, thanks to pro-poor growth in consumption, which together pushed Cambodia’s poverty reduction well beyond the Millennium Development Goal targets </w:t>
      </w:r>
      <w:r>
        <w:fldChar w:fldCharType="begin"/>
      </w:r>
      <w:r>
        <w:instrText xml:space="preserve"> 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6E6F32">
        <w:rPr>
          <w:rFonts w:ascii="Calibri" w:hAnsi="Calibri" w:cs="Calibri"/>
        </w:rPr>
        <w:t>(World Bank, 2014)</w:t>
      </w:r>
      <w:r>
        <w:fldChar w:fldCharType="end"/>
      </w:r>
      <w:r>
        <w:t xml:space="preserve">. However, relative metrics of inequality (e.g., Gini Index) mask the actual gap between the rich and the poor in absolute terms, which has been increasing dramatically </w:t>
      </w:r>
      <w:r>
        <w:fldChar w:fldCharType="begin"/>
      </w:r>
      <w:r>
        <w:instrText xml:space="preserve"> 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8D562A">
        <w:rPr>
          <w:rFonts w:ascii="Calibri" w:hAnsi="Calibri" w:cs="Calibri"/>
        </w:rPr>
        <w:t>(World Bank, 2014)</w:t>
      </w:r>
      <w:r>
        <w:fldChar w:fldCharType="end"/>
      </w:r>
      <w:r>
        <w:t xml:space="preserve">. There exists a very large wealth gap between urban and rural populations, and between the urban rich and urban poor, and the gaps are growing </w:t>
      </w:r>
      <w:r>
        <w:fldChar w:fldCharType="begin"/>
      </w:r>
      <w:r>
        <w:instrText xml:space="preserve"> 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8D562A">
        <w:rPr>
          <w:rFonts w:ascii="Calibri" w:hAnsi="Calibri" w:cs="Calibri"/>
        </w:rPr>
        <w:t>(Solcomb, 2010)</w:t>
      </w:r>
      <w:r>
        <w:fldChar w:fldCharType="end"/>
      </w:r>
      <w:r>
        <w:t xml:space="preserve">. Some of the economic mechanisms which have vastly increased the wealth of the urban political class, whilst violating local land rights and driving deforestation, such as ELCs, have been justifiably criticized </w:t>
      </w:r>
      <w:r>
        <w:fldChar w:fldCharType="begin"/>
      </w:r>
      <w:r>
        <w:instrText xml:space="preserve"> 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8D562A">
        <w:rPr>
          <w:rFonts w:ascii="Calibri" w:hAnsi="Calibri" w:cs="Calibri"/>
        </w:rPr>
        <w:t>(Davis et al., 2015; Global Witness, 2013; Vrieze and Kuch, 2012)</w:t>
      </w:r>
      <w:r>
        <w:fldChar w:fldCharType="end"/>
      </w:r>
      <w:r>
        <w:t xml:space="preserve">. Further land use policies such as Directive 01 and social land concessions have lacked transparency, have been poorly implemented, and have eroded protected forests </w:t>
      </w:r>
      <w:r>
        <w:fldChar w:fldCharType="begin"/>
      </w:r>
      <w:r>
        <w:instrText xml:space="preserve"> ADDIN ZOTERO_ITEM CSL_CITATION {"citationID":"pOG8RNNB","properties":{"formattedCitation":"(Grimsditch and Schoenberger, 2015; Milne, 2013)","plainCitation":"(Grimsditch and Schoenberger, 2015; Milne, 2013)","dontUpdate":true,"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fldChar w:fldCharType="separate"/>
      </w:r>
      <w:r w:rsidRPr="00967765">
        <w:rPr>
          <w:rFonts w:ascii="Calibri" w:hAnsi="Calibri" w:cs="Calibri"/>
        </w:rPr>
        <w:t>(</w:t>
      </w:r>
      <w:r>
        <w:rPr>
          <w:rFonts w:ascii="Calibri" w:hAnsi="Calibri" w:cs="Calibri"/>
        </w:rPr>
        <w:t xml:space="preserve">Thesis appendix, </w:t>
      </w:r>
      <w:r w:rsidRPr="00967765">
        <w:rPr>
          <w:rFonts w:ascii="Calibri" w:hAnsi="Calibri" w:cs="Calibri"/>
        </w:rPr>
        <w:t>Grimsditch and Schoenberger, 2015; Milne, 2013)</w:t>
      </w:r>
      <w:r>
        <w:fldChar w:fldCharType="end"/>
      </w:r>
      <w:r>
        <w:t xml:space="preserve">.         </w:t>
      </w:r>
    </w:p>
    <w:p w14:paraId="72066F17" w14:textId="77777777" w:rsidR="00634903" w:rsidRDefault="00634903" w:rsidP="00634903"/>
    <w:p w14:paraId="7BE0C1F5" w14:textId="787DD6E7" w:rsidR="00634903" w:rsidRDefault="00634903" w:rsidP="00634903">
      <w:pPr>
        <w:rPr>
          <w:i/>
          <w:iCs/>
        </w:rPr>
      </w:pPr>
      <w:r w:rsidRPr="00C50E31">
        <w:rPr>
          <w:i/>
          <w:iCs/>
          <w:highlight w:val="lightGray"/>
        </w:rPr>
        <w:t>Conclusions. What forest transition pathway is Cambodia on (</w:t>
      </w:r>
      <w:proofErr w:type="spellStart"/>
      <w:r w:rsidRPr="00C50E31">
        <w:rPr>
          <w:i/>
          <w:iCs/>
          <w:highlight w:val="lightGray"/>
        </w:rPr>
        <w:t>lambin</w:t>
      </w:r>
      <w:proofErr w:type="spellEnd"/>
      <w:r w:rsidRPr="00C50E31">
        <w:rPr>
          <w:i/>
          <w:iCs/>
          <w:highlight w:val="lightGray"/>
        </w:rPr>
        <w:t xml:space="preserve"> &amp; </w:t>
      </w:r>
      <w:proofErr w:type="spellStart"/>
      <w:r w:rsidRPr="00C50E31">
        <w:rPr>
          <w:i/>
          <w:iCs/>
          <w:highlight w:val="lightGray"/>
        </w:rPr>
        <w:t>Meyfroidt</w:t>
      </w:r>
      <w:proofErr w:type="spellEnd"/>
      <w:r w:rsidRPr="00C50E31">
        <w:rPr>
          <w:i/>
          <w:iCs/>
          <w:highlight w:val="lightGray"/>
        </w:rPr>
        <w:t xml:space="preserve"> papers)? 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Final point of </w:t>
      </w:r>
      <w:proofErr w:type="gramStart"/>
      <w:r w:rsidRPr="00C50E31">
        <w:rPr>
          <w:i/>
          <w:iCs/>
          <w:highlight w:val="lightGray"/>
        </w:rPr>
        <w:t>optimism  -</w:t>
      </w:r>
      <w:proofErr w:type="gramEnd"/>
      <w:r w:rsidRPr="00C50E31">
        <w:rPr>
          <w:i/>
          <w:iCs/>
          <w:highlight w:val="lightGray"/>
        </w:rPr>
        <w:t xml:space="preserve"> something about the Environmental </w:t>
      </w:r>
      <w:proofErr w:type="spellStart"/>
      <w:r w:rsidRPr="00C50E31">
        <w:rPr>
          <w:i/>
          <w:iCs/>
          <w:highlight w:val="lightGray"/>
        </w:rPr>
        <w:t>Kuznet</w:t>
      </w:r>
      <w:proofErr w:type="spellEnd"/>
      <w:r w:rsidRPr="00C50E31">
        <w:rPr>
          <w:i/>
          <w:iCs/>
          <w:highlight w:val="lightGray"/>
        </w:rPr>
        <w:t xml:space="preserve"> curve and hoping that Cambodia can reduce forest loss before </w:t>
      </w:r>
      <w:proofErr w:type="spellStart"/>
      <w:r w:rsidRPr="00C50E31">
        <w:rPr>
          <w:i/>
          <w:iCs/>
          <w:highlight w:val="lightGray"/>
        </w:rPr>
        <w:t>its</w:t>
      </w:r>
      <w:proofErr w:type="spellEnd"/>
      <w:r w:rsidRPr="00C50E31">
        <w:rPr>
          <w:i/>
          <w:iCs/>
          <w:highlight w:val="lightGray"/>
        </w:rPr>
        <w:t xml:space="preserve"> too late.</w:t>
      </w:r>
      <w:r w:rsidRPr="00C50E31">
        <w:rPr>
          <w:i/>
          <w:iCs/>
        </w:rPr>
        <w:t xml:space="preserve"> </w:t>
      </w:r>
    </w:p>
    <w:p w14:paraId="0EAA4259" w14:textId="34C00F7F" w:rsidR="00634903" w:rsidRDefault="00634903" w:rsidP="00634903">
      <w:pPr>
        <w:rPr>
          <w:i/>
          <w:iCs/>
        </w:rPr>
      </w:pPr>
    </w:p>
    <w:p w14:paraId="471F59B2" w14:textId="18C0E459" w:rsidR="00634903" w:rsidRDefault="00634903" w:rsidP="00634903">
      <w:pPr>
        <w:rPr>
          <w:i/>
          <w:iCs/>
        </w:rPr>
      </w:pPr>
    </w:p>
    <w:p w14:paraId="3B04E646" w14:textId="59949949" w:rsidR="00634903" w:rsidRPr="00634903" w:rsidRDefault="00634903" w:rsidP="00634903">
      <w:pPr>
        <w:rPr>
          <w:b/>
          <w:bCs/>
        </w:rPr>
      </w:pPr>
      <w:r>
        <w:rPr>
          <w:b/>
          <w:bCs/>
        </w:rPr>
        <w:lastRenderedPageBreak/>
        <w:t>References</w:t>
      </w:r>
    </w:p>
    <w:p w14:paraId="5CAB8681" w14:textId="77777777" w:rsidR="00634903" w:rsidRPr="00634903" w:rsidRDefault="00634903" w:rsidP="00634903">
      <w:pPr>
        <w:pStyle w:val="Bibliography"/>
        <w:rPr>
          <w:rFonts w:ascii="Calibri" w:hAnsi="Calibri" w:cs="Calibri"/>
        </w:rPr>
      </w:pPr>
      <w:r>
        <w:fldChar w:fldCharType="begin"/>
      </w:r>
      <w:r>
        <w:instrText xml:space="preserve"> ADDIN ZOTERO_BIBL {"uncited":[],"omitted":[],"custom":[]} CSL_BIBLIOGRAPHY </w:instrText>
      </w:r>
      <w:r>
        <w:fldChar w:fldCharType="separate"/>
      </w:r>
      <w:r w:rsidRPr="00634903">
        <w:rPr>
          <w:rFonts w:ascii="Calibri" w:hAnsi="Calibri" w:cs="Calibri"/>
        </w:rPr>
        <w:t>Abdullah, S.A., Nakagoshi, N., 2007. Forest fragmentation and its correlation to human land use change in the state of Selangor, peninsular Malaysia. For. Ecol. Manag. 241, 39–48. https://doi.org/10.1016/j.foreco.2006.12.016</w:t>
      </w:r>
    </w:p>
    <w:p w14:paraId="3B53DF07" w14:textId="77777777" w:rsidR="00634903" w:rsidRPr="00634903" w:rsidRDefault="00634903" w:rsidP="00634903">
      <w:pPr>
        <w:pStyle w:val="Bibliography"/>
        <w:rPr>
          <w:rFonts w:ascii="Calibri" w:hAnsi="Calibri" w:cs="Calibri"/>
        </w:rPr>
      </w:pPr>
      <w:r w:rsidRPr="00634903">
        <w:rPr>
          <w:rFonts w:ascii="Calibri" w:hAnsi="Calibri" w:cs="Calibri"/>
        </w:rPr>
        <w:t>Aguiar, A.P.D., Vieira, I.C.G., Assis, T.O., Dalla-Nora, E.L., Toledo, P.M., Oliveira Santos-Junior, R.A., Batistella, M., Coelho, A.S., Savaget, E.K., Aragão, L.E.O.C., Nobre, C.A., Ometto, J.P.H., 2016. Land use change emission scenarios: anticipating a forest transition process in the Brazilian Amazon. Glob. Change Biol. 22, 1821–1840. https://doi.org/10.1111/gcb.13134</w:t>
      </w:r>
    </w:p>
    <w:p w14:paraId="1B9FD30E" w14:textId="77777777" w:rsidR="00634903" w:rsidRPr="00634903" w:rsidRDefault="00634903" w:rsidP="00634903">
      <w:pPr>
        <w:pStyle w:val="Bibliography"/>
        <w:rPr>
          <w:rFonts w:ascii="Calibri" w:hAnsi="Calibri" w:cs="Calibri"/>
        </w:rPr>
      </w:pPr>
      <w:r w:rsidRPr="00634903">
        <w:rPr>
          <w:rFonts w:ascii="Calibri" w:hAnsi="Calibri" w:cs="Calibri"/>
        </w:rPr>
        <w:t>Aspinall, R., 2004. Modelling land use change with generalized linear models—a multi-model analysis of change between 1860 and 2000 in Gallatin Valley, Montana. J. Environ. Manage., Modelling land use change and environmental impact 72, 91–103. https://doi.org/10.1016/j.jenvman.2004.02.009</w:t>
      </w:r>
    </w:p>
    <w:p w14:paraId="5D708CD0" w14:textId="77777777" w:rsidR="00634903" w:rsidRPr="00634903" w:rsidRDefault="00634903" w:rsidP="00634903">
      <w:pPr>
        <w:pStyle w:val="Bibliography"/>
        <w:rPr>
          <w:rFonts w:ascii="Calibri" w:hAnsi="Calibri" w:cs="Calibri"/>
        </w:rPr>
      </w:pPr>
      <w:r w:rsidRPr="00634903">
        <w:rPr>
          <w:rFonts w:ascii="Calibri" w:hAnsi="Calibri" w:cs="Calibri"/>
        </w:rPr>
        <w:t>Barrett, C.B., Gibson, C.C., Hoffman, B., McCUBBINS, M.D., 2006. The Complex Links between Governance and Biodiversity. Conserv. Biol. 20, 1358–1366. https://doi.org/10.1111/j.1523-1739.2006.00521.x</w:t>
      </w:r>
    </w:p>
    <w:p w14:paraId="41D6E167" w14:textId="77777777" w:rsidR="00634903" w:rsidRPr="00634903" w:rsidRDefault="00634903" w:rsidP="00634903">
      <w:pPr>
        <w:pStyle w:val="Bibliography"/>
        <w:rPr>
          <w:rFonts w:ascii="Calibri" w:hAnsi="Calibri" w:cs="Calibri"/>
        </w:rPr>
      </w:pPr>
      <w:r w:rsidRPr="00634903">
        <w:rPr>
          <w:rFonts w:ascii="Calibri" w:hAnsi="Calibri" w:cs="Calibri"/>
        </w:rPr>
        <w:t>Bartoń, K., 2020. MuMIn: Multi-Model Inference.</w:t>
      </w:r>
    </w:p>
    <w:p w14:paraId="6B91FE16" w14:textId="77777777" w:rsidR="00634903" w:rsidRPr="00634903" w:rsidRDefault="00634903" w:rsidP="00634903">
      <w:pPr>
        <w:pStyle w:val="Bibliography"/>
        <w:rPr>
          <w:rFonts w:ascii="Calibri" w:hAnsi="Calibri" w:cs="Calibri"/>
        </w:rPr>
      </w:pPr>
      <w:r w:rsidRPr="00634903">
        <w:rPr>
          <w:rFonts w:ascii="Calibri" w:hAnsi="Calibri" w:cs="Calibri"/>
        </w:rPr>
        <w:t>Basse, R.M., Omrani, H., Charif, O., Gerber, P., Bódis, K., 2014. Land use changes modelling using advanced methods: Cellular automata and artificial neural networks. The spatial and explicit representation of land cover dynamics at the cross-border region scale. Appl. Geogr. 53, 160–171. https://doi.org/10.1016/j.apgeog.2014.06.016</w:t>
      </w:r>
    </w:p>
    <w:p w14:paraId="5ACD91BE" w14:textId="77777777" w:rsidR="00634903" w:rsidRPr="00634903" w:rsidRDefault="00634903" w:rsidP="00634903">
      <w:pPr>
        <w:pStyle w:val="Bibliography"/>
        <w:rPr>
          <w:rFonts w:ascii="Calibri" w:hAnsi="Calibri" w:cs="Calibri"/>
        </w:rPr>
      </w:pPr>
      <w:r w:rsidRPr="00634903">
        <w:rPr>
          <w:rFonts w:ascii="Calibri" w:hAnsi="Calibri" w:cs="Calibri"/>
        </w:rPr>
        <w:t>Beever, E.A., Simberloff, D., Crowley, S.L., Al‐Chokhachy, R., Jackson, H.A., Petersen, S.L., 2019. Social–ecological mismatches create conservation challenges in introduced species management. Front. Ecol. Environ. 17, 117–125. https://doi.org/10.1002/fee.2000</w:t>
      </w:r>
    </w:p>
    <w:p w14:paraId="1B5D1AB0"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Bhattarai, M., Hammig, M., 2004. Governance, economic policy, and the environmental Kuznets curve for natural tropical forests. Environ. Dev. Econ. 9, 367–382. https://doi.org/10.1017/S1355770X03001293</w:t>
      </w:r>
    </w:p>
    <w:p w14:paraId="5DD5A4A8" w14:textId="77777777" w:rsidR="00634903" w:rsidRPr="00634903" w:rsidRDefault="00634903" w:rsidP="00634903">
      <w:pPr>
        <w:pStyle w:val="Bibliography"/>
        <w:rPr>
          <w:rFonts w:ascii="Calibri" w:hAnsi="Calibri" w:cs="Calibri"/>
        </w:rPr>
      </w:pPr>
      <w:r w:rsidRPr="00634903">
        <w:rPr>
          <w:rFonts w:ascii="Calibri" w:hAnsi="Calibri" w:cs="Calibri"/>
        </w:rPr>
        <w:t>Bonilla-Bedoya, S., Estrella-Bastidas, A., Molina, J.R., Herrera, M.Á., 2018. Socioecological system and potential deforestation in Western Amazon forest landscapes. Sci. Total Environ. 644, 1044–1055. https://doi.org/10.1016/j.scitotenv.2018.07.028</w:t>
      </w:r>
    </w:p>
    <w:p w14:paraId="681AAF40" w14:textId="77777777" w:rsidR="00634903" w:rsidRPr="00634903" w:rsidRDefault="00634903" w:rsidP="00634903">
      <w:pPr>
        <w:pStyle w:val="Bibliography"/>
        <w:rPr>
          <w:rFonts w:ascii="Calibri" w:hAnsi="Calibri" w:cs="Calibri"/>
        </w:rPr>
      </w:pPr>
      <w:r w:rsidRPr="00634903">
        <w:rPr>
          <w:rFonts w:ascii="Calibri" w:hAnsi="Calibri" w:cs="Calibri"/>
        </w:rPr>
        <w:t>Borcard, D., Gillet, F., Legendre, P., 2018. Cluster Analysis, in: Borcard, D., Gillet, F., Legendre, P. (Eds.), Numerical Ecology with R, Use R! Springer International Publishing, Cham, pp. 59–150. https://doi.org/10.1007/978-3-319-71404-2_4</w:t>
      </w:r>
    </w:p>
    <w:p w14:paraId="62C20B81" w14:textId="77777777" w:rsidR="00634903" w:rsidRPr="00634903" w:rsidRDefault="00634903" w:rsidP="00634903">
      <w:pPr>
        <w:pStyle w:val="Bibliography"/>
        <w:rPr>
          <w:rFonts w:ascii="Calibri" w:hAnsi="Calibri" w:cs="Calibri"/>
        </w:rPr>
      </w:pPr>
      <w:r w:rsidRPr="00634903">
        <w:rPr>
          <w:rFonts w:ascii="Calibri" w:hAnsi="Calibri" w:cs="Calibri"/>
        </w:rPr>
        <w:t>Brown, D.G., Verburg, P.H., Pontius, R.G., Lange, M.D., 2013. Opportunities to improve impact, integration, and evaluation of land change models. Curr. Opin. Environ. Sustain., Human settlements and industrial systems 5, 452–457. https://doi.org/10.1016/j.cosust.2013.07.012</w:t>
      </w:r>
    </w:p>
    <w:p w14:paraId="49404B39" w14:textId="77777777" w:rsidR="00634903" w:rsidRPr="00634903" w:rsidRDefault="00634903" w:rsidP="00634903">
      <w:pPr>
        <w:pStyle w:val="Bibliography"/>
        <w:rPr>
          <w:rFonts w:ascii="Calibri" w:hAnsi="Calibri" w:cs="Calibri"/>
        </w:rPr>
      </w:pPr>
      <w:r w:rsidRPr="00634903">
        <w:rPr>
          <w:rFonts w:ascii="Calibri" w:hAnsi="Calibri" w:cs="Calibri"/>
        </w:rPr>
        <w:t>Burnham, K.P., Anderson, D.R., 2007. Model Selection and Multimodel Inference: A Practical Information-Theoretic Approach. Springer Science &amp; Business Media.</w:t>
      </w:r>
    </w:p>
    <w:p w14:paraId="4292B11C" w14:textId="77777777" w:rsidR="00634903" w:rsidRPr="00634903" w:rsidRDefault="00634903" w:rsidP="00634903">
      <w:pPr>
        <w:pStyle w:val="Bibliography"/>
        <w:rPr>
          <w:rFonts w:ascii="Calibri" w:hAnsi="Calibri" w:cs="Calibri"/>
        </w:rPr>
      </w:pPr>
      <w:r w:rsidRPr="00634903">
        <w:rPr>
          <w:rFonts w:ascii="Calibri" w:hAnsi="Calibri" w:cs="Calibri"/>
        </w:rPr>
        <w:t>Ceddia, M.G., 2019. The impact of income, land, and wealth inequality on agricultural expansion in Latin America. Proc. Natl. Acad. Sci. 116, 2527–2532. https://doi.org/10.1073/pnas.1814894116</w:t>
      </w:r>
    </w:p>
    <w:p w14:paraId="10A14C20" w14:textId="77777777" w:rsidR="00634903" w:rsidRPr="00634903" w:rsidRDefault="00634903" w:rsidP="00634903">
      <w:pPr>
        <w:pStyle w:val="Bibliography"/>
        <w:rPr>
          <w:rFonts w:ascii="Calibri" w:hAnsi="Calibri" w:cs="Calibri"/>
        </w:rPr>
      </w:pPr>
      <w:r w:rsidRPr="00634903">
        <w:rPr>
          <w:rFonts w:ascii="Calibri" w:hAnsi="Calibri" w:cs="Calibri"/>
        </w:rPr>
        <w:t>Ceddia, M.G., Gunter, U., Corriveau-Bourque, A., 2015. Land tenure and agricultural expansion in Latin America: The role of Indigenous Peoples’ and local communities’ forest rights. Glob. Environ. Change 35, 316–322. https://doi.org/10.1016/j.gloenvcha.2015.09.010</w:t>
      </w:r>
    </w:p>
    <w:p w14:paraId="16F23002" w14:textId="77777777" w:rsidR="00634903" w:rsidRPr="00634903" w:rsidRDefault="00634903" w:rsidP="00634903">
      <w:pPr>
        <w:pStyle w:val="Bibliography"/>
        <w:rPr>
          <w:rFonts w:ascii="Calibri" w:hAnsi="Calibri" w:cs="Calibri"/>
        </w:rPr>
      </w:pPr>
      <w:r w:rsidRPr="00634903">
        <w:rPr>
          <w:rFonts w:ascii="Calibri" w:hAnsi="Calibri" w:cs="Calibri"/>
        </w:rPr>
        <w:t>Chapman, P.M., Tobias, J.A., Edwards, D.P., Davies, R.G., 2018. Contrasting impacts of land-use change on phylogenetic and functional diversity of tropical forest birds. J. Appl. Ecol. 55, 1604–1614. https://doi.org/10.1111/1365-2664.13073</w:t>
      </w:r>
    </w:p>
    <w:p w14:paraId="64288209"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Chhair, S., Ung, L., 2013. Economic history of industrialization in Cambodia (Working Paper No. No.7), WIDER. World Institue for Development Economics Research.</w:t>
      </w:r>
    </w:p>
    <w:p w14:paraId="01116DC9" w14:textId="77777777" w:rsidR="00634903" w:rsidRPr="00634903" w:rsidRDefault="00634903" w:rsidP="00634903">
      <w:pPr>
        <w:pStyle w:val="Bibliography"/>
        <w:rPr>
          <w:rFonts w:ascii="Calibri" w:hAnsi="Calibri" w:cs="Calibri"/>
        </w:rPr>
      </w:pPr>
      <w:r w:rsidRPr="00634903">
        <w:rPr>
          <w:rFonts w:ascii="Calibri" w:hAnsi="Calibri" w:cs="Calibri"/>
        </w:rPr>
        <w:t>Culas, R.J., 2012. REDD and forest transition: Tunneling through the environmental Kuznets curve. Ecol. Econ. 79, 44–51. https://doi.org/10.1016/j.ecolecon.2012.04.015</w:t>
      </w:r>
    </w:p>
    <w:p w14:paraId="14AD7BAF" w14:textId="77777777" w:rsidR="00634903" w:rsidRPr="00634903" w:rsidRDefault="00634903" w:rsidP="00634903">
      <w:pPr>
        <w:pStyle w:val="Bibliography"/>
        <w:rPr>
          <w:rFonts w:ascii="Calibri" w:hAnsi="Calibri" w:cs="Calibri"/>
        </w:rPr>
      </w:pPr>
      <w:r w:rsidRPr="00634903">
        <w:rPr>
          <w:rFonts w:ascii="Calibri" w:hAnsi="Calibri" w:cs="Calibri"/>
        </w:rPr>
        <w:t>Culas, R.J., 2007. Deforestation and the environmental Kuznets curve: An institutional perspective. Ecol. Econ. 61, 429–437. https://doi.org/10.1016/j.ecolecon.2006.03.014</w:t>
      </w:r>
    </w:p>
    <w:p w14:paraId="5E6E9CE0" w14:textId="77777777" w:rsidR="00634903" w:rsidRPr="00634903" w:rsidRDefault="00634903" w:rsidP="00634903">
      <w:pPr>
        <w:pStyle w:val="Bibliography"/>
        <w:rPr>
          <w:rFonts w:ascii="Calibri" w:hAnsi="Calibri" w:cs="Calibri"/>
        </w:rPr>
      </w:pPr>
      <w:r w:rsidRPr="00634903">
        <w:rPr>
          <w:rFonts w:ascii="Calibri" w:hAnsi="Calibri" w:cs="Calibri"/>
        </w:rPr>
        <w:t>Curtis, P.G., Slay, C.M., Harris, N.L., Tyukavina, A., Hansen, M.C., 2018. Classifying drivers of global forest loss. Science 361, 1108–1111. https://doi.org/10.1126/science.aau3445</w:t>
      </w:r>
    </w:p>
    <w:p w14:paraId="54851A79" w14:textId="77777777" w:rsidR="00634903" w:rsidRPr="00634903" w:rsidRDefault="00634903" w:rsidP="00634903">
      <w:pPr>
        <w:pStyle w:val="Bibliography"/>
        <w:rPr>
          <w:rFonts w:ascii="Calibri" w:hAnsi="Calibri" w:cs="Calibri"/>
        </w:rPr>
      </w:pPr>
      <w:r w:rsidRPr="00634903">
        <w:rPr>
          <w:rFonts w:ascii="Calibri" w:hAnsi="Calibri" w:cs="Calibri"/>
        </w:rPr>
        <w:t>Davis, K.F., Yu, K., Rulli, M.C., Pichdara, L., D’Odorico, P., 2015. Accelerated deforestation driven by large-scale land acquisitions in Cambodia. Nat. Geosci. 8, 772–775. https://doi.org/10.1038/ngeo2540</w:t>
      </w:r>
    </w:p>
    <w:p w14:paraId="11557511" w14:textId="77777777" w:rsidR="00634903" w:rsidRPr="00634903" w:rsidRDefault="00634903" w:rsidP="00634903">
      <w:pPr>
        <w:pStyle w:val="Bibliography"/>
        <w:rPr>
          <w:rFonts w:ascii="Calibri" w:hAnsi="Calibri" w:cs="Calibri"/>
        </w:rPr>
      </w:pPr>
      <w:r w:rsidRPr="00634903">
        <w:rPr>
          <w:rFonts w:ascii="Calibri" w:hAnsi="Calibri" w:cs="Calibri"/>
        </w:rPr>
        <w:t>Dawson, T.P., Rounsevell, M.D.A., Kluv\’ankov\’a-Oravsk\’a Tatiana, Chobotov\’a Veronika, Stirling, A., 2010. Dynamic properties of complex adaptive ecosystems: implications for the sustainability of service provision. Biodivers. Conserv. 19, 2843–2853. https://doi.org/10.1007/s10531-010-9892-z"</w:t>
      </w:r>
    </w:p>
    <w:p w14:paraId="1678D03D" w14:textId="77777777" w:rsidR="00634903" w:rsidRPr="00634903" w:rsidRDefault="00634903" w:rsidP="00634903">
      <w:pPr>
        <w:pStyle w:val="Bibliography"/>
        <w:rPr>
          <w:rFonts w:ascii="Calibri" w:hAnsi="Calibri" w:cs="Calibri"/>
        </w:rPr>
      </w:pPr>
      <w:r w:rsidRPr="00634903">
        <w:rPr>
          <w:rFonts w:ascii="Calibri" w:hAnsi="Calibri" w:cs="Calibri"/>
        </w:rPr>
        <w:t>De Schutter, O., 2011. How not to think of land-grabbing: three critiques of large-scale investments in farmland. J. Peasant Stud. 38, 249–279. https://doi.org/10.1080/03066150.2011.559008</w:t>
      </w:r>
    </w:p>
    <w:p w14:paraId="33D97D71" w14:textId="77777777" w:rsidR="00634903" w:rsidRPr="00634903" w:rsidRDefault="00634903" w:rsidP="00634903">
      <w:pPr>
        <w:pStyle w:val="Bibliography"/>
        <w:rPr>
          <w:rFonts w:ascii="Calibri" w:hAnsi="Calibri" w:cs="Calibri"/>
        </w:rPr>
      </w:pPr>
      <w:r w:rsidRPr="00634903">
        <w:rPr>
          <w:rFonts w:ascii="Calibri" w:hAnsi="Calibri" w:cs="Calibri"/>
        </w:rPr>
        <w:t>de Souza, R.A., De Marco, P., 2014. The use of species distribution models to predict the spatial distribution of deforestation in the western Brazilian Amazon. Ecol. Model. 291, 250–259. https://doi.org/10.1016/j.ecolmodel.2014.07.007</w:t>
      </w:r>
    </w:p>
    <w:p w14:paraId="39AE2441" w14:textId="77777777" w:rsidR="00634903" w:rsidRPr="00634903" w:rsidRDefault="00634903" w:rsidP="00634903">
      <w:pPr>
        <w:pStyle w:val="Bibliography"/>
        <w:rPr>
          <w:rFonts w:ascii="Calibri" w:hAnsi="Calibri" w:cs="Calibri"/>
        </w:rPr>
      </w:pPr>
      <w:r w:rsidRPr="00634903">
        <w:rPr>
          <w:rFonts w:ascii="Calibri" w:hAnsi="Calibri" w:cs="Calibri"/>
        </w:rPr>
        <w:t>Eliste, P., Zorya, S., 2015. Cambodian agriculture in transition: Opportunities and risks. World Bank Group, Washington DC, USA.</w:t>
      </w:r>
    </w:p>
    <w:p w14:paraId="68B1A109"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Estoque, R.C., Ooba, M., Avitabile, V., Hijioka, Y., DasGupta, R., Togawa, T., Murayama, Y., 2019. The future of Southeast Asia’s forests. Nat. Commun. 10, 1829. https://doi.org/10.1038/s41467-019-09646-4</w:t>
      </w:r>
    </w:p>
    <w:p w14:paraId="017BC4CB" w14:textId="77777777" w:rsidR="00634903" w:rsidRPr="00634903" w:rsidRDefault="00634903" w:rsidP="00634903">
      <w:pPr>
        <w:pStyle w:val="Bibliography"/>
        <w:rPr>
          <w:rFonts w:ascii="Calibri" w:hAnsi="Calibri" w:cs="Calibri"/>
        </w:rPr>
      </w:pPr>
      <w:r w:rsidRPr="00634903">
        <w:rPr>
          <w:rFonts w:ascii="Calibri" w:hAnsi="Calibri" w:cs="Calibri"/>
        </w:rPr>
        <w:t>Evans, T., O’Kelly, H., Men, S., Nut, M., Pet, P., Pheakdey, P., Pollard, E., 2013. Seima Protection Forest, in: Evidence-Based Conservation: Lessons from the Lower Mekong. Routledge, London, UK, pp. 157–185.</w:t>
      </w:r>
    </w:p>
    <w:p w14:paraId="04395027" w14:textId="77777777" w:rsidR="00634903" w:rsidRPr="00634903" w:rsidRDefault="00634903" w:rsidP="00634903">
      <w:pPr>
        <w:pStyle w:val="Bibliography"/>
        <w:rPr>
          <w:rFonts w:ascii="Calibri" w:hAnsi="Calibri" w:cs="Calibri"/>
        </w:rPr>
      </w:pPr>
      <w:r w:rsidRPr="00634903">
        <w:rPr>
          <w:rFonts w:ascii="Calibri" w:hAnsi="Calibri" w:cs="Calibri"/>
        </w:rPr>
        <w:t>Ewers, R.M., 2006. Interaction effects between economic development and forest cover determine deforestation rates. Glob. Environ. Change 16, 161–169. https://doi.org/10.1016/j.gloenvcha.2005.12.001</w:t>
      </w:r>
    </w:p>
    <w:p w14:paraId="25C4A8AF" w14:textId="77777777" w:rsidR="00634903" w:rsidRPr="00634903" w:rsidRDefault="00634903" w:rsidP="00634903">
      <w:pPr>
        <w:pStyle w:val="Bibliography"/>
        <w:rPr>
          <w:rFonts w:ascii="Calibri" w:hAnsi="Calibri" w:cs="Calibri"/>
        </w:rPr>
      </w:pPr>
      <w:r w:rsidRPr="00634903">
        <w:rPr>
          <w:rFonts w:ascii="Calibri" w:hAnsi="Calibri" w:cs="Calibri"/>
        </w:rPr>
        <w:t>Fan, Q., Ding, S., 2016. Landscape pattern changes at a county scale: A case study in Fengqiu, Henan Province, China from 1990 to 2013. CATENA 137, 152–160. https://doi.org/10.1016/j.catena.2015.09.012</w:t>
      </w:r>
    </w:p>
    <w:p w14:paraId="04880F9C" w14:textId="77777777" w:rsidR="00634903" w:rsidRPr="00634903" w:rsidRDefault="00634903" w:rsidP="00634903">
      <w:pPr>
        <w:pStyle w:val="Bibliography"/>
        <w:rPr>
          <w:rFonts w:ascii="Calibri" w:hAnsi="Calibri" w:cs="Calibri"/>
        </w:rPr>
      </w:pPr>
      <w:r w:rsidRPr="00634903">
        <w:rPr>
          <w:rFonts w:ascii="Calibri" w:hAnsi="Calibri" w:cs="Calibri"/>
        </w:rPr>
        <w:t>Frewer, T., Chan, S., 2014. GIS and the ‘Usual Suspects’-[Mis]understanding Land Use Change in Cambodia. Hum. Ecol. 42, 267–281. https://doi.org/10.1007/s10745-013-9639-z</w:t>
      </w:r>
    </w:p>
    <w:p w14:paraId="72CB998A" w14:textId="77777777" w:rsidR="00634903" w:rsidRPr="00634903" w:rsidRDefault="00634903" w:rsidP="00634903">
      <w:pPr>
        <w:pStyle w:val="Bibliography"/>
        <w:rPr>
          <w:rFonts w:ascii="Calibri" w:hAnsi="Calibri" w:cs="Calibri"/>
        </w:rPr>
      </w:pPr>
      <w:r w:rsidRPr="00634903">
        <w:rPr>
          <w:rFonts w:ascii="Calibri" w:hAnsi="Calibri" w:cs="Calibri"/>
        </w:rPr>
        <w:t>Gao, J., Liu, Y., 2012. Deforestation in Heilongjiang Province of China, 1896–2000: Severity, spatiotemporal patterns and causes. Appl. Geogr. 35, 345–352. https://doi.org/10.1016/j.apgeog.2012.08.001</w:t>
      </w:r>
    </w:p>
    <w:p w14:paraId="07CE3EBB" w14:textId="77777777" w:rsidR="00634903" w:rsidRPr="00634903" w:rsidRDefault="00634903" w:rsidP="00634903">
      <w:pPr>
        <w:pStyle w:val="Bibliography"/>
        <w:rPr>
          <w:rFonts w:ascii="Calibri" w:hAnsi="Calibri" w:cs="Calibri"/>
        </w:rPr>
      </w:pPr>
      <w:r w:rsidRPr="00634903">
        <w:rPr>
          <w:rFonts w:ascii="Calibri" w:hAnsi="Calibri" w:cs="Calibri"/>
        </w:rPr>
        <w:t>Gaughan, A.E., Binford, M.W., Southworth, J., 2009. Tourism, forest conversion, and land transformations in the Angkor basin, Cambodia. Appl. Geogr. 29, 212–223. https://doi.org/10.1016/j.apgeog.2008.09.007</w:t>
      </w:r>
    </w:p>
    <w:p w14:paraId="0E4943E9" w14:textId="77777777" w:rsidR="00634903" w:rsidRPr="00634903" w:rsidRDefault="00634903" w:rsidP="00634903">
      <w:pPr>
        <w:pStyle w:val="Bibliography"/>
        <w:rPr>
          <w:rFonts w:ascii="Calibri" w:hAnsi="Calibri" w:cs="Calibri"/>
        </w:rPr>
      </w:pPr>
      <w:r w:rsidRPr="00634903">
        <w:rPr>
          <w:rFonts w:ascii="Calibri" w:hAnsi="Calibri" w:cs="Calibri"/>
        </w:rPr>
        <w:t>Geist, H.J., Lambin, E.F., 2002. Proximate Causes and Underlying Driving Forces of Tropical DeforestationTropical forests are disappearing as the result of many pressures, both local and regional, acting in various combinations in different geographical locations. BioScience 52, 143–150. https://doi.org/10.1641/0006-3568(2002)052[0143:PCAUDF]2.0.CO;2</w:t>
      </w:r>
    </w:p>
    <w:p w14:paraId="2BBEE90F" w14:textId="77777777" w:rsidR="00634903" w:rsidRPr="00634903" w:rsidRDefault="00634903" w:rsidP="00634903">
      <w:pPr>
        <w:pStyle w:val="Bibliography"/>
        <w:rPr>
          <w:rFonts w:ascii="Calibri" w:hAnsi="Calibri" w:cs="Calibri"/>
        </w:rPr>
      </w:pPr>
      <w:r w:rsidRPr="00634903">
        <w:rPr>
          <w:rFonts w:ascii="Calibri" w:hAnsi="Calibri" w:cs="Calibri"/>
        </w:rPr>
        <w:t>Gelman, A., Hill, J., 2006. Data Analysis Using Regression and Multilevel/Hierarchical Models. Cambridge University Press.</w:t>
      </w:r>
    </w:p>
    <w:p w14:paraId="55FFACC1"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Global Witness, 2013. Rubber Barons: How Vietnamese companies and international financiers are driving a land grabbing crisis in Cambodia and Laos. Global Witness.</w:t>
      </w:r>
    </w:p>
    <w:p w14:paraId="4C934CD1" w14:textId="77777777" w:rsidR="00634903" w:rsidRPr="00634903" w:rsidRDefault="00634903" w:rsidP="00634903">
      <w:pPr>
        <w:pStyle w:val="Bibliography"/>
        <w:rPr>
          <w:rFonts w:ascii="Calibri" w:hAnsi="Calibri" w:cs="Calibri"/>
        </w:rPr>
      </w:pPr>
      <w:r w:rsidRPr="00634903">
        <w:rPr>
          <w:rFonts w:ascii="Calibri" w:hAnsi="Calibri" w:cs="Calibri"/>
        </w:rPr>
        <w:t>Gong, C., Yu, S., Joesting, H., Chen, J., 2013. Determining socioeconomic drivers of urban forest fragmentation with historical remote sensing images. Landsc. Urban Plan. 117, 57–65. https://doi.org/10.1016/j.landurbplan.2013.04.009</w:t>
      </w:r>
    </w:p>
    <w:p w14:paraId="49F6CC8F" w14:textId="77777777" w:rsidR="00634903" w:rsidRPr="00634903" w:rsidRDefault="00634903" w:rsidP="00634903">
      <w:pPr>
        <w:pStyle w:val="Bibliography"/>
        <w:rPr>
          <w:rFonts w:ascii="Calibri" w:hAnsi="Calibri" w:cs="Calibri"/>
        </w:rPr>
      </w:pPr>
      <w:r w:rsidRPr="00634903">
        <w:rPr>
          <w:rFonts w:ascii="Calibri" w:hAnsi="Calibri" w:cs="Calibri"/>
        </w:rPr>
        <w:t>Gray, T.N.E., Prum, S., Pin, C., Phan, C., 2012. Distance sampling reveals Cambodia’s Eastern Plains Landscape supports the largest global population of the Endangered banteng Bos javanicus. Oryx 46, 563–566. https://doi.org/10.1017/S0030605312000567</w:t>
      </w:r>
    </w:p>
    <w:p w14:paraId="1C12739A" w14:textId="77777777" w:rsidR="00634903" w:rsidRPr="00634903" w:rsidRDefault="00634903" w:rsidP="00634903">
      <w:pPr>
        <w:pStyle w:val="Bibliography"/>
        <w:rPr>
          <w:rFonts w:ascii="Calibri" w:hAnsi="Calibri" w:cs="Calibri"/>
        </w:rPr>
      </w:pPr>
      <w:r w:rsidRPr="00634903">
        <w:rPr>
          <w:rFonts w:ascii="Calibri" w:hAnsi="Calibri" w:cs="Calibri"/>
        </w:rPr>
        <w:t>Griffin, O., Nuttall, M., 2020. Status of Key Speceis in Keo Seima Wildlife Sanctuary 2010-2020 (Status report). Wildlife Conservation Society, Phnom Penh, Cambodia.</w:t>
      </w:r>
    </w:p>
    <w:p w14:paraId="0AE992C5" w14:textId="77777777" w:rsidR="00634903" w:rsidRPr="00634903" w:rsidRDefault="00634903" w:rsidP="00634903">
      <w:pPr>
        <w:pStyle w:val="Bibliography"/>
        <w:rPr>
          <w:rFonts w:ascii="Calibri" w:hAnsi="Calibri" w:cs="Calibri"/>
        </w:rPr>
      </w:pPr>
      <w:r w:rsidRPr="00634903">
        <w:rPr>
          <w:rFonts w:ascii="Calibri" w:hAnsi="Calibri" w:cs="Calibri"/>
        </w:rPr>
        <w:t>Grimsditch, M., Schoenberger, L., 2015. New actions and existing policies: The implementation and impacts of Order 01. NGO Forum.</w:t>
      </w:r>
    </w:p>
    <w:p w14:paraId="3DB04F68" w14:textId="77777777" w:rsidR="00634903" w:rsidRPr="00634903" w:rsidRDefault="00634903" w:rsidP="00634903">
      <w:pPr>
        <w:pStyle w:val="Bibliography"/>
        <w:rPr>
          <w:rFonts w:ascii="Calibri" w:hAnsi="Calibri" w:cs="Calibri"/>
        </w:rPr>
      </w:pPr>
      <w:r w:rsidRPr="00634903">
        <w:rPr>
          <w:rFonts w:ascii="Calibri" w:hAnsi="Calibri" w:cs="Calibri"/>
        </w:rPr>
        <w:t>Grogan, K., Pflugmacher, D., Hostert, P., Kennedy, R., Fensholt, R., 2015. Cross-border forest disturbance and the role of natural rubber in mainland Southeast Asia using annual Landsat time series. Remote Sens. Environ. 169, 438–453. https://doi.org/10.1016/j.rse.2015.03.001</w:t>
      </w:r>
    </w:p>
    <w:p w14:paraId="2FE31955" w14:textId="77777777" w:rsidR="00634903" w:rsidRPr="00634903" w:rsidRDefault="00634903" w:rsidP="00634903">
      <w:pPr>
        <w:pStyle w:val="Bibliography"/>
        <w:rPr>
          <w:rFonts w:ascii="Calibri" w:hAnsi="Calibri" w:cs="Calibri"/>
        </w:rPr>
      </w:pPr>
      <w:r w:rsidRPr="00634903">
        <w:rPr>
          <w:rFonts w:ascii="Calibri" w:hAnsi="Calibri" w:cs="Calibri"/>
        </w:rPr>
        <w:t>Harrison, X.A., Donaldson, L., Correa-Cano, M.E., Evans, J., Fisher, D.N., Goodwin, C.E.D., Robinson, B.S., Hodgson, D.J., Inger, R., 2018. A brief introduction to mixed effects modelling and multi-model inference in ecology. PeerJ 6, e4794. https://doi.org/10.7717/peerj.4794</w:t>
      </w:r>
    </w:p>
    <w:p w14:paraId="364F8F79" w14:textId="77777777" w:rsidR="00634903" w:rsidRPr="00634903" w:rsidRDefault="00634903" w:rsidP="00634903">
      <w:pPr>
        <w:pStyle w:val="Bibliography"/>
        <w:rPr>
          <w:rFonts w:ascii="Calibri" w:hAnsi="Calibri" w:cs="Calibri"/>
        </w:rPr>
      </w:pPr>
      <w:r w:rsidRPr="00634903">
        <w:rPr>
          <w:rFonts w:ascii="Calibri" w:hAnsi="Calibri" w:cs="Calibri"/>
        </w:rPr>
        <w:t>Hearn, A.J., Cushman, S.A., Goossens, B., Macdonald, E., Ross, J., Hunter, L.T.B., Abram, N.K., Macdonald, D.W., 2018. Evaluating scenarios of landscape change for Sunda clouded leopard connectivity in a human dominated landscape. Biol. Conserv. 222, 232–240. https://doi.org/10.1016/j.biocon.2018.04.016</w:t>
      </w:r>
    </w:p>
    <w:p w14:paraId="253FD446"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Hughes, A.C., 2018. Have Indo-Malaysian forests reached the end of the road? Biol. Conserv. 223, 129–137. https://doi.org/10.1016/j.biocon.2018.04.029</w:t>
      </w:r>
    </w:p>
    <w:p w14:paraId="1CBF4791" w14:textId="77777777" w:rsidR="00634903" w:rsidRPr="00634903" w:rsidRDefault="00634903" w:rsidP="00634903">
      <w:pPr>
        <w:pStyle w:val="Bibliography"/>
        <w:rPr>
          <w:rFonts w:ascii="Calibri" w:hAnsi="Calibri" w:cs="Calibri"/>
        </w:rPr>
      </w:pPr>
      <w:r w:rsidRPr="00634903">
        <w:rPr>
          <w:rFonts w:ascii="Calibri" w:hAnsi="Calibri" w:cs="Calibri"/>
        </w:rPr>
        <w:t>Hughes, A.C., 2017. Understanding the drivers of Southeast Asian biodiversity loss. Ecosphere 8, e01624. https://doi.org/10.1002/ecs2.1624</w:t>
      </w:r>
    </w:p>
    <w:p w14:paraId="712939C0" w14:textId="77777777" w:rsidR="00634903" w:rsidRPr="00634903" w:rsidRDefault="00634903" w:rsidP="00634903">
      <w:pPr>
        <w:pStyle w:val="Bibliography"/>
        <w:rPr>
          <w:rFonts w:ascii="Calibri" w:hAnsi="Calibri" w:cs="Calibri"/>
        </w:rPr>
      </w:pPr>
      <w:r w:rsidRPr="00634903">
        <w:rPr>
          <w:rFonts w:ascii="Calibri" w:hAnsi="Calibri" w:cs="Calibri"/>
        </w:rPr>
        <w:t>Hughes, C., Un, K., 2011. Cambodia’s Economic Transformation (No. 49), NIAS Studies in Asian Topic. Nordic Institute of Asian Studies, Leifsgade 33, DK-2300 Copenhagen S, Denmark.</w:t>
      </w:r>
    </w:p>
    <w:p w14:paraId="55995DCE" w14:textId="77777777" w:rsidR="00634903" w:rsidRPr="00634903" w:rsidRDefault="00634903" w:rsidP="00634903">
      <w:pPr>
        <w:pStyle w:val="Bibliography"/>
        <w:rPr>
          <w:rFonts w:ascii="Calibri" w:hAnsi="Calibri" w:cs="Calibri"/>
        </w:rPr>
      </w:pPr>
      <w:r w:rsidRPr="00634903">
        <w:rPr>
          <w:rFonts w:ascii="Calibri" w:hAnsi="Calibri" w:cs="Calibri"/>
        </w:rPr>
        <w:t>Imai, N., Furukawa, T., Tsujino, R., Kitamura, S., Yumoto, T., 2018. Factors affecting forest area change in Southeast Asia during 1980-2010. PLOS ONE 13, e0197391. https://doi.org/10.1371/journal.pone.0197391</w:t>
      </w:r>
    </w:p>
    <w:p w14:paraId="77B086C4" w14:textId="77777777" w:rsidR="00634903" w:rsidRPr="00634903" w:rsidRDefault="00634903" w:rsidP="00634903">
      <w:pPr>
        <w:pStyle w:val="Bibliography"/>
        <w:rPr>
          <w:rFonts w:ascii="Calibri" w:hAnsi="Calibri" w:cs="Calibri"/>
        </w:rPr>
      </w:pPr>
      <w:r w:rsidRPr="00634903">
        <w:rPr>
          <w:rFonts w:ascii="Calibri" w:hAnsi="Calibri" w:cs="Calibri"/>
        </w:rPr>
        <w:t>Kaimowitz, D., Fauné, A., 2003. Contras and Comandantes. J. Sustain. For. 16, 21–46. https://doi.org/10.1300/J091v16n03_02</w:t>
      </w:r>
    </w:p>
    <w:p w14:paraId="4A2F12BA" w14:textId="77777777" w:rsidR="00634903" w:rsidRPr="00634903" w:rsidRDefault="00634903" w:rsidP="00634903">
      <w:pPr>
        <w:pStyle w:val="Bibliography"/>
        <w:rPr>
          <w:rFonts w:ascii="Calibri" w:hAnsi="Calibri" w:cs="Calibri"/>
        </w:rPr>
      </w:pPr>
      <w:r w:rsidRPr="00634903">
        <w:rPr>
          <w:rFonts w:ascii="Calibri" w:hAnsi="Calibri" w:cs="Calibri"/>
        </w:rPr>
        <w:t>Kristensen, S.B.P., Busck, A.G., van der Sluis, T., Gaube, V., 2016. Patterns and drivers of farm-level land use change in selected European rural landscapes. Land Use Policy 57, 786–799. https://doi.org/10.1016/j.landusepol.2015.07.014</w:t>
      </w:r>
    </w:p>
    <w:p w14:paraId="0AEE376D" w14:textId="77777777" w:rsidR="00634903" w:rsidRPr="00634903" w:rsidRDefault="00634903" w:rsidP="00634903">
      <w:pPr>
        <w:pStyle w:val="Bibliography"/>
        <w:rPr>
          <w:rFonts w:ascii="Calibri" w:hAnsi="Calibri" w:cs="Calibri"/>
        </w:rPr>
      </w:pPr>
      <w:r w:rsidRPr="00634903">
        <w:rPr>
          <w:rFonts w:ascii="Calibri" w:hAnsi="Calibri" w:cs="Calibri"/>
        </w:rPr>
        <w:t>Kuang, W., Liu, J., Dong, J., Chi, W., Zhang, C., 2016. The rapid and massive urban and industrial land expansions in China between 1990 and 2010: A CLUD-based analysis of their trajectories, patterns, and drivers. Landsc. Urban Plan. 145, 21–33. https://doi.org/10.1016/j.landurbplan.2015.10.001</w:t>
      </w:r>
    </w:p>
    <w:p w14:paraId="6FD0F982" w14:textId="77777777" w:rsidR="00634903" w:rsidRPr="00634903" w:rsidRDefault="00634903" w:rsidP="00634903">
      <w:pPr>
        <w:pStyle w:val="Bibliography"/>
        <w:rPr>
          <w:rFonts w:ascii="Calibri" w:hAnsi="Calibri" w:cs="Calibri"/>
        </w:rPr>
      </w:pPr>
      <w:r w:rsidRPr="00634903">
        <w:rPr>
          <w:rFonts w:ascii="Calibri" w:hAnsi="Calibri" w:cs="Calibri"/>
        </w:rPr>
        <w:t>Lambin, E.F., Meyfroidt, P., 2010. Land use transitions: Socio-ecological feedback versus socio-economic change. Land Use Policy, Forest transitions 27, 108–118. https://doi.org/10.1016/j.landusepol.2009.09.003</w:t>
      </w:r>
    </w:p>
    <w:p w14:paraId="3F00D0CF" w14:textId="77777777" w:rsidR="00634903" w:rsidRPr="00634903" w:rsidRDefault="00634903" w:rsidP="00634903">
      <w:pPr>
        <w:pStyle w:val="Bibliography"/>
        <w:rPr>
          <w:rFonts w:ascii="Calibri" w:hAnsi="Calibri" w:cs="Calibri"/>
        </w:rPr>
      </w:pPr>
      <w:r w:rsidRPr="00634903">
        <w:rPr>
          <w:rFonts w:ascii="Calibri" w:hAnsi="Calibri" w:cs="Calibri"/>
        </w:rPr>
        <w:t>Licadho, 2019. Economic Land Concessions in Cambodia.</w:t>
      </w:r>
    </w:p>
    <w:p w14:paraId="1D577449"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Luck, G.W., Smallbone, L.T., O’Brien, R., 2009. Socio-Economics and Vegetation Change in Urban Ecosystems: Patterns in Space and Time. Ecosystems 12, 604. https://doi.org/10.1007/s10021-009-9244-6</w:t>
      </w:r>
    </w:p>
    <w:p w14:paraId="3F14DB41" w14:textId="77777777" w:rsidR="00634903" w:rsidRPr="00634903" w:rsidRDefault="00634903" w:rsidP="00634903">
      <w:pPr>
        <w:pStyle w:val="Bibliography"/>
        <w:rPr>
          <w:rFonts w:ascii="Calibri" w:hAnsi="Calibri" w:cs="Calibri"/>
        </w:rPr>
      </w:pPr>
      <w:r w:rsidRPr="00634903">
        <w:rPr>
          <w:rFonts w:ascii="Calibri" w:hAnsi="Calibri" w:cs="Calibri"/>
        </w:rPr>
        <w:t>Mather, A.S., 1992. The Forest Transition. Area 24, 367–379.</w:t>
      </w:r>
    </w:p>
    <w:p w14:paraId="1E2C1213"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9. Forest transition in Vietnam and displacement of deforestation abroad. Proc. Natl. Acad. Sci. 106, 16139–16144. https://doi.org/10.1073/pnas.0904942106</w:t>
      </w:r>
    </w:p>
    <w:p w14:paraId="1BBE24FE"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8. Forest transition in Vietnam and its environmental impacts. Glob. Change Biol. 14, 1319–1336. https://doi.org/10.1111/j.1365-2486.2008.01575.x</w:t>
      </w:r>
    </w:p>
    <w:p w14:paraId="689DDFB0" w14:textId="77777777" w:rsidR="00634903" w:rsidRPr="00634903" w:rsidRDefault="00634903" w:rsidP="00634903">
      <w:pPr>
        <w:pStyle w:val="Bibliography"/>
        <w:rPr>
          <w:rFonts w:ascii="Calibri" w:hAnsi="Calibri" w:cs="Calibri"/>
        </w:rPr>
      </w:pPr>
      <w:r w:rsidRPr="00634903">
        <w:rPr>
          <w:rFonts w:ascii="Calibri" w:hAnsi="Calibri" w:cs="Calibri"/>
        </w:rPr>
        <w:t>Milne, S., 2013. Under the leopard’s skin: Land commodification and the dilemmas of Indigenous communal title in upland Cambodia. Asia Pac. Viewp. 54, 323–339. https://doi.org/10.1111/apv.12027</w:t>
      </w:r>
    </w:p>
    <w:p w14:paraId="0B9B64B8" w14:textId="77777777" w:rsidR="00634903" w:rsidRPr="00634903" w:rsidRDefault="00634903" w:rsidP="00634903">
      <w:pPr>
        <w:pStyle w:val="Bibliography"/>
        <w:rPr>
          <w:rFonts w:ascii="Calibri" w:hAnsi="Calibri" w:cs="Calibri"/>
        </w:rPr>
      </w:pPr>
      <w:r w:rsidRPr="00634903">
        <w:rPr>
          <w:rFonts w:ascii="Calibri" w:hAnsi="Calibri" w:cs="Calibri"/>
        </w:rPr>
        <w:t>Nakagawa, S., Schielzeth, H., 2017. A general and simple method for obtaining R2 from generalized linear mixed-effects models. Methods Ecol. Evol. 133–142. https://doi.org/10.1111/j.2041-210x.2012.00261.x@10.1111/(ISSN)2041-210X.STATSTOO</w:t>
      </w:r>
    </w:p>
    <w:p w14:paraId="63738B08" w14:textId="77777777" w:rsidR="00634903" w:rsidRPr="00634903" w:rsidRDefault="00634903" w:rsidP="00634903">
      <w:pPr>
        <w:pStyle w:val="Bibliography"/>
        <w:rPr>
          <w:rFonts w:ascii="Calibri" w:hAnsi="Calibri" w:cs="Calibri"/>
        </w:rPr>
      </w:pPr>
      <w:r w:rsidRPr="00634903">
        <w:rPr>
          <w:rFonts w:ascii="Calibri" w:hAnsi="Calibri" w:cs="Calibri"/>
        </w:rPr>
        <w:t>Neef, A., Touch, S., Chiengthong, J., 2013. The Politics and Ethics of Land Concessions in Rural Cambodia. J. Agric. Environ. Ethics 26, 1085–1103. https://doi.org/10.1007/s10806-013-9446-y</w:t>
      </w:r>
    </w:p>
    <w:p w14:paraId="62A9A7D7" w14:textId="77777777" w:rsidR="00634903" w:rsidRPr="00634903" w:rsidRDefault="00634903" w:rsidP="00634903">
      <w:pPr>
        <w:pStyle w:val="Bibliography"/>
        <w:rPr>
          <w:rFonts w:ascii="Calibri" w:hAnsi="Calibri" w:cs="Calibri"/>
        </w:rPr>
      </w:pPr>
      <w:r w:rsidRPr="00634903">
        <w:rPr>
          <w:rFonts w:ascii="Calibri" w:hAnsi="Calibri" w:cs="Calibri"/>
        </w:rPr>
        <w:t>Nelson, G.C., Dobermann, A., Nakicenovic, N., O’Neill, B.C., 2006. Anthropogenic drivers of ecosystem change: An overview. Ecol. Soc. 11.</w:t>
      </w:r>
    </w:p>
    <w:p w14:paraId="2198DF90" w14:textId="77777777" w:rsidR="00634903" w:rsidRPr="00634903" w:rsidRDefault="00634903" w:rsidP="00634903">
      <w:pPr>
        <w:pStyle w:val="Bibliography"/>
        <w:rPr>
          <w:rFonts w:ascii="Calibri" w:hAnsi="Calibri" w:cs="Calibri"/>
        </w:rPr>
      </w:pPr>
      <w:r w:rsidRPr="00634903">
        <w:rPr>
          <w:rFonts w:ascii="Calibri" w:hAnsi="Calibri" w:cs="Calibri"/>
        </w:rPr>
        <w:t>Nguyen, T.T., Do, T.L., Bühler, D., Hartje, R., Grote, U., 2015. Rural livelihoods and environmental resource dependence in Cambodia. Ecol. Econ. 120, 282–295. https://doi.org/10.1016/j.ecolecon.2015.11.001</w:t>
      </w:r>
    </w:p>
    <w:p w14:paraId="00C565D7" w14:textId="77777777" w:rsidR="00634903" w:rsidRPr="00634903" w:rsidRDefault="00634903" w:rsidP="00634903">
      <w:pPr>
        <w:pStyle w:val="Bibliography"/>
        <w:rPr>
          <w:rFonts w:ascii="Calibri" w:hAnsi="Calibri" w:cs="Calibri"/>
        </w:rPr>
      </w:pPr>
      <w:r w:rsidRPr="00634903">
        <w:rPr>
          <w:rFonts w:ascii="Calibri" w:hAnsi="Calibri" w:cs="Calibri"/>
        </w:rPr>
        <w:t>Nuttall, M., Nut, M., Ung, V., O’kelly, H., 2017. Abundance estimates for the endangered Green Peafowl Pavo muticus in Cambodia: identification of a globally important site for conservation. Bird Conserv. Int. 27, 127–139. https://doi.org/10.1017/S0959270916000083</w:t>
      </w:r>
    </w:p>
    <w:p w14:paraId="2FE0AA5F"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Poffenberger, M., 2006. People in the forest: community forestry experiences from Southeast Asia. Int. J. Environ. Sustain. Dev. 5, 57–69. https://doi.org/10.1504/IJESD.2006.008683</w:t>
      </w:r>
    </w:p>
    <w:p w14:paraId="58F4BA01" w14:textId="77777777" w:rsidR="00634903" w:rsidRPr="00634903" w:rsidRDefault="00634903" w:rsidP="00634903">
      <w:pPr>
        <w:pStyle w:val="Bibliography"/>
        <w:rPr>
          <w:rFonts w:ascii="Calibri" w:hAnsi="Calibri" w:cs="Calibri"/>
        </w:rPr>
      </w:pPr>
      <w:r w:rsidRPr="00634903">
        <w:rPr>
          <w:rFonts w:ascii="Calibri" w:hAnsi="Calibri" w:cs="Calibri"/>
        </w:rPr>
        <w:t>Price, S., 2020. War and Tropical Forests: Conservation in Areas of Armed Conflict. CRC Press.</w:t>
      </w:r>
    </w:p>
    <w:p w14:paraId="3F90A63F" w14:textId="77777777" w:rsidR="00634903" w:rsidRPr="00634903" w:rsidRDefault="00634903" w:rsidP="00634903">
      <w:pPr>
        <w:pStyle w:val="Bibliography"/>
        <w:rPr>
          <w:rFonts w:ascii="Calibri" w:hAnsi="Calibri" w:cs="Calibri"/>
        </w:rPr>
      </w:pPr>
      <w:r w:rsidRPr="00634903">
        <w:rPr>
          <w:rFonts w:ascii="Calibri" w:hAnsi="Calibri" w:cs="Calibri"/>
        </w:rPr>
        <w:t>QGIS Geographic Information System, 2020. . Open Source Geospatial Foundation Program.</w:t>
      </w:r>
    </w:p>
    <w:p w14:paraId="2B469402" w14:textId="77777777" w:rsidR="00634903" w:rsidRPr="00634903" w:rsidRDefault="00634903" w:rsidP="00634903">
      <w:pPr>
        <w:pStyle w:val="Bibliography"/>
        <w:rPr>
          <w:rFonts w:ascii="Calibri" w:hAnsi="Calibri" w:cs="Calibri"/>
        </w:rPr>
      </w:pPr>
      <w:r w:rsidRPr="00634903">
        <w:rPr>
          <w:rFonts w:ascii="Calibri" w:hAnsi="Calibri" w:cs="Calibri"/>
        </w:rPr>
        <w:t>R Core Team, 2021. R: A language and Environment for Statistical Computing. R Foundation for Statistical Computing, Vienna, Austria.</w:t>
      </w:r>
    </w:p>
    <w:p w14:paraId="4DA8D164" w14:textId="77777777" w:rsidR="00634903" w:rsidRPr="00634903" w:rsidRDefault="00634903" w:rsidP="00634903">
      <w:pPr>
        <w:pStyle w:val="Bibliography"/>
        <w:rPr>
          <w:rFonts w:ascii="Calibri" w:hAnsi="Calibri" w:cs="Calibri"/>
        </w:rPr>
      </w:pPr>
      <w:r w:rsidRPr="00634903">
        <w:rPr>
          <w:rFonts w:ascii="Calibri" w:hAnsi="Calibri" w:cs="Calibri"/>
        </w:rPr>
        <w:t>Rudel, T.K., Coomes, O.T., Moran, E., Achard, F., Angelsen, A., Xu, J., Lambin, E., 2005. Forest transitions: towards a global understanding of land use change. Glob. Environ. Change 15, 23–31. https://doi.org/10.1016/j.gloenvcha.2004.11.001</w:t>
      </w:r>
    </w:p>
    <w:p w14:paraId="6075B9CD" w14:textId="77777777" w:rsidR="00634903" w:rsidRPr="00634903" w:rsidRDefault="00634903" w:rsidP="00634903">
      <w:pPr>
        <w:pStyle w:val="Bibliography"/>
        <w:rPr>
          <w:rFonts w:ascii="Calibri" w:hAnsi="Calibri" w:cs="Calibri"/>
        </w:rPr>
      </w:pPr>
      <w:r w:rsidRPr="00634903">
        <w:rPr>
          <w:rFonts w:ascii="Calibri" w:hAnsi="Calibri" w:cs="Calibri"/>
        </w:rPr>
        <w:t>Sodhi, N.S., Koh, L.P., Brook, B.W., Ng, P.K.L., 2004. Southeast Asian biodiversity: an impending disaster. Trends Ecol. Evol. 19, 654–660. https://doi.org/10.1016/j.tree.2004.09.006</w:t>
      </w:r>
    </w:p>
    <w:p w14:paraId="1F65CA76" w14:textId="77777777" w:rsidR="00634903" w:rsidRPr="00634903" w:rsidRDefault="00634903" w:rsidP="00634903">
      <w:pPr>
        <w:pStyle w:val="Bibliography"/>
        <w:rPr>
          <w:rFonts w:ascii="Calibri" w:hAnsi="Calibri" w:cs="Calibri"/>
        </w:rPr>
      </w:pPr>
      <w:r w:rsidRPr="00634903">
        <w:rPr>
          <w:rFonts w:ascii="Calibri" w:hAnsi="Calibri" w:cs="Calibri"/>
        </w:rPr>
        <w:t>Sodhi, N.S., Posa, M.R.C., Lee, T.M., Bickford, D., Koh, L.P., Brook, B.W., 2010. The state and conservation of Southeast Asian biodiversity. Biodivers. Conserv. 19, 317–328. https://doi.org/10.1007/s10531-009-9607-5</w:t>
      </w:r>
    </w:p>
    <w:p w14:paraId="1F14D44E" w14:textId="77777777" w:rsidR="00634903" w:rsidRPr="00634903" w:rsidRDefault="00634903" w:rsidP="00634903">
      <w:pPr>
        <w:pStyle w:val="Bibliography"/>
        <w:rPr>
          <w:rFonts w:ascii="Calibri" w:hAnsi="Calibri" w:cs="Calibri"/>
        </w:rPr>
      </w:pPr>
      <w:r w:rsidRPr="00634903">
        <w:rPr>
          <w:rFonts w:ascii="Calibri" w:hAnsi="Calibri" w:cs="Calibri"/>
        </w:rPr>
        <w:t>Solcomb, M., 2010. An economic histroy of Cambodia in the twentieth century. NUS Press, National University of Singapore.</w:t>
      </w:r>
    </w:p>
    <w:p w14:paraId="7D217A17" w14:textId="77777777" w:rsidR="00634903" w:rsidRPr="00634903" w:rsidRDefault="00634903" w:rsidP="00634903">
      <w:pPr>
        <w:pStyle w:val="Bibliography"/>
        <w:rPr>
          <w:rFonts w:ascii="Calibri" w:hAnsi="Calibri" w:cs="Calibri"/>
        </w:rPr>
      </w:pPr>
      <w:r w:rsidRPr="00634903">
        <w:rPr>
          <w:rFonts w:ascii="Calibri" w:hAnsi="Calibri" w:cs="Calibri"/>
        </w:rPr>
        <w:t>Stern, D.I., 2004. The Rise and Fall of the Environmental Kuznets Curve. World Dev. 32, 1419–1439. https://doi.org/10.1016/j.worlddev.2004.03.004</w:t>
      </w:r>
    </w:p>
    <w:p w14:paraId="0855C8AF" w14:textId="77777777" w:rsidR="00634903" w:rsidRPr="00634903" w:rsidRDefault="00634903" w:rsidP="00634903">
      <w:pPr>
        <w:pStyle w:val="Bibliography"/>
        <w:rPr>
          <w:rFonts w:ascii="Calibri" w:hAnsi="Calibri" w:cs="Calibri"/>
        </w:rPr>
      </w:pPr>
      <w:r w:rsidRPr="00634903">
        <w:rPr>
          <w:rFonts w:ascii="Calibri" w:hAnsi="Calibri" w:cs="Calibri"/>
        </w:rPr>
        <w:t>Stevens, D., Dragićević, S., 2007. A GIS-Based Irregular Cellular Automata Model of Land-Use Change. Environ. Plan. B Plan. Des. 34, 708–724. https://doi.org/10.1068/b32098</w:t>
      </w:r>
    </w:p>
    <w:p w14:paraId="5E008CA8"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Stibig, H.-J., Achard, F., Carboni, S., Raši, R., Miettinen, J., 2014. Change in tropical forest cover of Southeast Asia from 1990 to 2010. Biogeosciences 11, 247–258. https://doi.org/10.5194/bg-11-247-2014</w:t>
      </w:r>
    </w:p>
    <w:p w14:paraId="5620F3E1" w14:textId="77777777" w:rsidR="00634903" w:rsidRPr="00634903" w:rsidRDefault="00634903" w:rsidP="00634903">
      <w:pPr>
        <w:pStyle w:val="Bibliography"/>
        <w:rPr>
          <w:rFonts w:ascii="Calibri" w:hAnsi="Calibri" w:cs="Calibri"/>
        </w:rPr>
      </w:pPr>
      <w:r w:rsidRPr="00634903">
        <w:rPr>
          <w:rFonts w:ascii="Calibri" w:hAnsi="Calibri" w:cs="Calibri"/>
        </w:rPr>
        <w:t>Ty, T.V., Sunada, K., Ichikawa, Y., Oishi, S., 2012. Scenario-based Impact Assessment of Land Use/Cover and Climate Changes on Water Resources and Demand: A Case Study in the Srepok River Basin, Vietnam—Cambodia. Water Resour. Manag. 26, 1387–1407. https://doi.org/10.1007/s11269-011-9964-1</w:t>
      </w:r>
    </w:p>
    <w:p w14:paraId="4938D954" w14:textId="77777777" w:rsidR="00634903" w:rsidRPr="00634903" w:rsidRDefault="00634903" w:rsidP="00634903">
      <w:pPr>
        <w:pStyle w:val="Bibliography"/>
        <w:rPr>
          <w:rFonts w:ascii="Calibri" w:hAnsi="Calibri" w:cs="Calibri"/>
        </w:rPr>
      </w:pPr>
      <w:r w:rsidRPr="00634903">
        <w:rPr>
          <w:rFonts w:ascii="Calibri" w:hAnsi="Calibri" w:cs="Calibri"/>
        </w:rPr>
        <w:t>UNDP, 2020. Charting pathways out of multidimensional poverty: Achieving the SDGs. United Nations Development Program.</w:t>
      </w:r>
    </w:p>
    <w:p w14:paraId="24F63625" w14:textId="77777777" w:rsidR="00634903" w:rsidRPr="00634903" w:rsidRDefault="00634903" w:rsidP="00634903">
      <w:pPr>
        <w:pStyle w:val="Bibliography"/>
        <w:rPr>
          <w:rFonts w:ascii="Calibri" w:hAnsi="Calibri" w:cs="Calibri"/>
        </w:rPr>
      </w:pPr>
      <w:r w:rsidRPr="00634903">
        <w:rPr>
          <w:rFonts w:ascii="Calibri" w:hAnsi="Calibri" w:cs="Calibri"/>
        </w:rPr>
        <w:t>Vrieze, P., Kuch, N., 2012. Carving up Cambodia: One concesion at a time. Cambodia Dly. 4–11.</w:t>
      </w:r>
    </w:p>
    <w:p w14:paraId="1487FFFD" w14:textId="77777777" w:rsidR="00634903" w:rsidRPr="00634903" w:rsidRDefault="00634903" w:rsidP="00634903">
      <w:pPr>
        <w:pStyle w:val="Bibliography"/>
        <w:rPr>
          <w:rFonts w:ascii="Calibri" w:hAnsi="Calibri" w:cs="Calibri"/>
        </w:rPr>
      </w:pPr>
      <w:r w:rsidRPr="00634903">
        <w:rPr>
          <w:rFonts w:ascii="Calibri" w:hAnsi="Calibri" w:cs="Calibri"/>
        </w:rPr>
        <w:t>Watson, J.E.M., Dudley, N., Segan, D.B., Hockings, M., 2014. The performance and potential of protected areas. Nature 515, 67–73. https://doi.org/10.1038/nature13947</w:t>
      </w:r>
    </w:p>
    <w:p w14:paraId="40743885" w14:textId="77777777" w:rsidR="00634903" w:rsidRPr="00634903" w:rsidRDefault="00634903" w:rsidP="00634903">
      <w:pPr>
        <w:pStyle w:val="Bibliography"/>
        <w:rPr>
          <w:rFonts w:ascii="Calibri" w:hAnsi="Calibri" w:cs="Calibri"/>
        </w:rPr>
      </w:pPr>
      <w:r w:rsidRPr="00634903">
        <w:rPr>
          <w:rFonts w:ascii="Calibri" w:hAnsi="Calibri" w:cs="Calibri"/>
        </w:rPr>
        <w:t>Wilcove, D.S., Giam, X., Edwards, D.P., Fisher, B., Koh, L.P., 2013. Navjot’s nightmare revisited: logging, agriculture, and biodiversity in Southeast Asia. Trends Ecol. Evol. 28, 531–540. https://doi.org/10.1016/j.tree.2013.04.005</w:t>
      </w:r>
    </w:p>
    <w:p w14:paraId="45A91537" w14:textId="77777777" w:rsidR="00634903" w:rsidRPr="00634903" w:rsidRDefault="00634903" w:rsidP="00634903">
      <w:pPr>
        <w:pStyle w:val="Bibliography"/>
        <w:rPr>
          <w:rFonts w:ascii="Calibri" w:hAnsi="Calibri" w:cs="Calibri"/>
        </w:rPr>
      </w:pPr>
      <w:r w:rsidRPr="00634903">
        <w:rPr>
          <w:rFonts w:ascii="Calibri" w:hAnsi="Calibri" w:cs="Calibri"/>
        </w:rPr>
        <w:t>World Bank, 2014. Where have all the poor gone? Cambodia poverty assessment 2013. World Bank Group, Washington DC, USA.</w:t>
      </w:r>
    </w:p>
    <w:p w14:paraId="029FC317" w14:textId="77777777" w:rsidR="00634903" w:rsidRPr="00634903" w:rsidRDefault="00634903" w:rsidP="00634903">
      <w:pPr>
        <w:pStyle w:val="Bibliography"/>
        <w:rPr>
          <w:rFonts w:ascii="Calibri" w:hAnsi="Calibri" w:cs="Calibri"/>
        </w:rPr>
      </w:pPr>
      <w:r w:rsidRPr="00634903">
        <w:rPr>
          <w:rFonts w:ascii="Calibri" w:hAnsi="Calibri" w:cs="Calibri"/>
        </w:rPr>
        <w:t>Yang, X., Zheng, X.-Q., Lv, L.-N., 2012. A spatiotemporal model of land use change based on ant colony optimization, Markov chain and cellular automata. Ecol. Model. 233, 11–19. https://doi.org/10.1016/j.ecolmodel.2012.03.011</w:t>
      </w:r>
    </w:p>
    <w:p w14:paraId="460BF03E" w14:textId="77777777" w:rsidR="00634903" w:rsidRPr="00634903" w:rsidRDefault="00634903" w:rsidP="00634903">
      <w:pPr>
        <w:pStyle w:val="Bibliography"/>
        <w:rPr>
          <w:rFonts w:ascii="Calibri" w:hAnsi="Calibri" w:cs="Calibri"/>
        </w:rPr>
      </w:pPr>
      <w:r w:rsidRPr="00634903">
        <w:rPr>
          <w:rFonts w:ascii="Calibri" w:hAnsi="Calibri" w:cs="Calibri"/>
        </w:rPr>
        <w:t>Zeng, Z., Estes, L., Ziegler, A.D., Chen, A., Searchinger, T., Hua, F., Guan, K., Jintrawet, A., Wood, E.F., 2018. Highland cropland expansion and forest loss in Southeast Asia in the twenty-first century. Nat. Geosci. 1. https://doi.org/10.1038/s41561-018-0166-9</w:t>
      </w:r>
    </w:p>
    <w:p w14:paraId="530C5EC7"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Zuur, A.F., Ieno, E.N., Walker, N.J., Saveliev, A.A., Smith, G.M., 2009. Mixed effects models and extensions in ecology with R, Statistics for Biology and Health. Springer Science+Business Media, New York, USA.</w:t>
      </w:r>
    </w:p>
    <w:p w14:paraId="79EE450B" w14:textId="04DB120A" w:rsidR="00634903" w:rsidRPr="00634903" w:rsidRDefault="00634903" w:rsidP="00634903">
      <w:r>
        <w:fldChar w:fldCharType="end"/>
      </w:r>
    </w:p>
    <w:p w14:paraId="3BF4C737" w14:textId="791981F5" w:rsidR="00E87A58" w:rsidRPr="00E87A58" w:rsidRDefault="00E87A58"/>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hilip McGowan" w:date="2021-09-23T16:28:00Z" w:initials="PM">
    <w:p w14:paraId="6BA1BF65" w14:textId="59FCB091" w:rsidR="005B5122" w:rsidRDefault="005B5122">
      <w:pPr>
        <w:pStyle w:val="CommentText"/>
      </w:pPr>
      <w:r>
        <w:rPr>
          <w:rStyle w:val="CommentReference"/>
        </w:rPr>
        <w:annotationRef/>
      </w:r>
      <w:r>
        <w:t>Why ‘yet’ – the clauses relate to things that are independent and not conditional – to me ‘yet’ implies an inherent relationship. Could just as easily be ‘and’ couldn’t it</w:t>
      </w:r>
    </w:p>
  </w:comment>
  <w:comment w:id="1" w:author="Philip McGowan" w:date="2021-09-23T16:30:00Z" w:initials="PM">
    <w:p w14:paraId="4E0E7F1F" w14:textId="5E4DDD37" w:rsidR="005B5122" w:rsidRDefault="005B5122">
      <w:pPr>
        <w:pStyle w:val="CommentText"/>
      </w:pPr>
      <w:r>
        <w:rPr>
          <w:rStyle w:val="CommentReference"/>
        </w:rPr>
        <w:annotationRef/>
      </w:r>
      <w:r>
        <w:t xml:space="preserve">Do you need to set this up as a competition? There are also some value judgements here, aren’t there (what aspects of biodiversity is being more damaged) Timescales are also important – over what period are you comparing deforestation. </w:t>
      </w:r>
    </w:p>
  </w:comment>
  <w:comment w:id="2" w:author="Philip McGowan" w:date="2021-09-23T16:34:00Z" w:initials="PM">
    <w:p w14:paraId="34E0E1CA" w14:textId="32A934C0" w:rsidR="005B5122" w:rsidRDefault="005B5122">
      <w:pPr>
        <w:pStyle w:val="CommentText"/>
      </w:pPr>
      <w:r>
        <w:rPr>
          <w:rStyle w:val="CommentReference"/>
        </w:rPr>
        <w:annotationRef/>
      </w:r>
      <w:r>
        <w:t>Interesting – has there been any research to build on, or develop this, given that it is now 9 years ago?</w:t>
      </w:r>
    </w:p>
  </w:comment>
  <w:comment w:id="4" w:author="Philip McGowan" w:date="2021-09-23T16:35:00Z" w:initials="PM">
    <w:p w14:paraId="2114F7D4" w14:textId="3A56ED9E" w:rsidR="005B5122" w:rsidRDefault="005B5122">
      <w:pPr>
        <w:pStyle w:val="CommentText"/>
      </w:pPr>
      <w:r>
        <w:rPr>
          <w:rStyle w:val="CommentReference"/>
        </w:rPr>
        <w:annotationRef/>
      </w:r>
      <w:r>
        <w:t>I don’t have any sense of what one of these pathways might be – economic, social, political or some combination?</w:t>
      </w:r>
    </w:p>
  </w:comment>
  <w:comment w:id="5" w:author="Philip McGowan" w:date="2021-09-23T16:36:00Z" w:initials="PM">
    <w:p w14:paraId="33E6AA94" w14:textId="5ED624BD" w:rsidR="005B5122" w:rsidRDefault="005B5122">
      <w:pPr>
        <w:pStyle w:val="CommentText"/>
      </w:pPr>
      <w:r>
        <w:rPr>
          <w:rStyle w:val="CommentReference"/>
        </w:rPr>
        <w:annotationRef/>
      </w:r>
      <w:r>
        <w:t xml:space="preserve">Is there a way of making the key points from this paper crisper so that a non (development?) specialist can understand the key point(s). </w:t>
      </w:r>
    </w:p>
  </w:comment>
  <w:comment w:id="6" w:author="Philip McGowan" w:date="2021-09-23T16:38:00Z" w:initials="PM">
    <w:p w14:paraId="584C4884" w14:textId="3D1347AC" w:rsidR="005B5122" w:rsidRDefault="005B5122">
      <w:pPr>
        <w:pStyle w:val="CommentText"/>
      </w:pPr>
      <w:r>
        <w:rPr>
          <w:rStyle w:val="CommentReference"/>
        </w:rPr>
        <w:annotationRef/>
      </w:r>
      <w:r>
        <w:t xml:space="preserve">If these are the key considerations, can you lead the discussion to this distinction/diversity more easily? Can you articulate the different dimensions earlier and more explicitly, and lead towards this. </w:t>
      </w:r>
    </w:p>
  </w:comment>
  <w:comment w:id="7" w:author="Philip McGowan" w:date="2021-09-23T16:40:00Z" w:initials="PM">
    <w:p w14:paraId="27B157FE" w14:textId="7792352D" w:rsidR="005B5122" w:rsidRDefault="005B5122">
      <w:pPr>
        <w:pStyle w:val="CommentText"/>
      </w:pPr>
      <w:r>
        <w:rPr>
          <w:rStyle w:val="CommentReference"/>
        </w:rPr>
        <w:annotationRef/>
      </w:r>
      <w:r>
        <w:t>Always plural?</w:t>
      </w:r>
    </w:p>
  </w:comment>
  <w:comment w:id="12" w:author="Matthew Nuttall" w:date="2021-08-04T10:51:00Z" w:initials="MN">
    <w:p w14:paraId="42665B73" w14:textId="39C6B3E9" w:rsidR="005B5122" w:rsidRDefault="005B5122" w:rsidP="00E804F9">
      <w:pPr>
        <w:pStyle w:val="CommentText"/>
      </w:pPr>
      <w:r>
        <w:rPr>
          <w:rStyle w:val="CommentReference"/>
        </w:rPr>
        <w:annotationRef/>
      </w:r>
      <w:r>
        <w:t>Nils and Jeroen, can you check I’ve got this interpretation right</w:t>
      </w:r>
      <w:proofErr w:type="gramStart"/>
      <w:r>
        <w:t>??</w:t>
      </w:r>
      <w:proofErr w:type="gramEnd"/>
    </w:p>
    <w:p w14:paraId="6BCF2CC8" w14:textId="77777777" w:rsidR="005B5122" w:rsidRDefault="005B5122" w:rsidP="00E804F9">
      <w:pPr>
        <w:pStyle w:val="CommentText"/>
      </w:pPr>
    </w:p>
    <w:p w14:paraId="21F2096A" w14:textId="05F5E4FA" w:rsidR="005B5122" w:rsidRDefault="005B5122"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13" w:author="Matthew Nuttall" w:date="2021-08-05T11:31:00Z" w:initials="MN">
    <w:p w14:paraId="33897DEB" w14:textId="6F163E3E" w:rsidR="005B5122" w:rsidRDefault="005B512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 w:id="14" w:author="Philip McGowan" w:date="2021-09-23T16:46:00Z" w:initials="PM">
    <w:p w14:paraId="7D524484" w14:textId="74007D77" w:rsidR="005B5122" w:rsidRDefault="005B5122">
      <w:pPr>
        <w:pStyle w:val="CommentText"/>
      </w:pPr>
      <w:r>
        <w:rPr>
          <w:rStyle w:val="CommentReference"/>
        </w:rPr>
        <w:annotationRef/>
      </w:r>
      <w:r>
        <w:t xml:space="preserve">When you say no analysis, do you mean quantitative analysis? A personal opinion is that I would not downplay a critical analysis, especially in this context. </w:t>
      </w:r>
    </w:p>
  </w:comment>
  <w:comment w:id="15" w:author="Philip McGowan" w:date="2021-09-23T16:50:00Z" w:initials="PM">
    <w:p w14:paraId="51DA42C7" w14:textId="6E8C1A4A" w:rsidR="005B5122" w:rsidRDefault="005B5122">
      <w:pPr>
        <w:pStyle w:val="CommentText"/>
      </w:pPr>
      <w:r>
        <w:rPr>
          <w:rStyle w:val="CommentReference"/>
        </w:rPr>
        <w:annotationRef/>
      </w:r>
      <w:r>
        <w:t xml:space="preserve">Does the Intro lead logically </w:t>
      </w:r>
      <w:r w:rsidR="007047F9">
        <w:t xml:space="preserve">and succinctly </w:t>
      </w:r>
      <w:r>
        <w:t>to this?</w:t>
      </w:r>
      <w:r w:rsidR="007047F9">
        <w:t xml:space="preserve"> There is great material and impressively wide-ranging breadth of literature woven together before here, but I wonder if a reader would find it easier to get to this point intact if the intro was more succinct. </w:t>
      </w:r>
    </w:p>
  </w:comment>
  <w:comment w:id="16" w:author="Philip McGowan [2]" w:date="2021-09-23T19:43:00Z" w:initials="PM">
    <w:p w14:paraId="2589F878" w14:textId="0BE0B808" w:rsidR="007047F9" w:rsidRDefault="007047F9">
      <w:pPr>
        <w:pStyle w:val="CommentText"/>
      </w:pPr>
      <w:r>
        <w:rPr>
          <w:rStyle w:val="CommentReference"/>
        </w:rPr>
        <w:annotationRef/>
      </w:r>
      <w:r>
        <w:t xml:space="preserve">I tend to like an overarching aim that states the issue being investigated and then objectives that break that down into specific tasks. Some of that is here, but I am not 100% sure of the link between the objectives. </w:t>
      </w:r>
    </w:p>
    <w:p w14:paraId="4700B9F6" w14:textId="01EAEEE8" w:rsidR="007047F9" w:rsidRDefault="007047F9">
      <w:pPr>
        <w:pStyle w:val="CommentText"/>
      </w:pPr>
    </w:p>
    <w:p w14:paraId="2CDBFA46" w14:textId="4B382E09" w:rsidR="007047F9" w:rsidRDefault="007047F9">
      <w:pPr>
        <w:pStyle w:val="CommentText"/>
      </w:pPr>
      <w:r>
        <w:t xml:space="preserve">It could across as coming analysing data that happens to be available, rather than tackling important questions of linkages and various spatial (?political) scales. </w:t>
      </w:r>
    </w:p>
  </w:comment>
  <w:comment w:id="17" w:author="Philip McGowan [2]" w:date="2021-09-23T19:40:00Z" w:initials="PM">
    <w:p w14:paraId="48E90546" w14:textId="25718E65" w:rsidR="005B5122" w:rsidRDefault="005B5122">
      <w:pPr>
        <w:pStyle w:val="CommentText"/>
      </w:pPr>
      <w:r>
        <w:rPr>
          <w:rStyle w:val="CommentReference"/>
        </w:rPr>
        <w:annotationRef/>
      </w:r>
      <w:r>
        <w:t>Presumably a thesis chapter should be ‘I’</w:t>
      </w:r>
    </w:p>
  </w:comment>
  <w:comment w:id="18" w:author="Philip McGowan [2]" w:date="2021-09-23T20:36:00Z" w:initials="PM">
    <w:p w14:paraId="05C5B365" w14:textId="29938A9D" w:rsidR="008F3B30" w:rsidRDefault="008F3B30">
      <w:pPr>
        <w:pStyle w:val="CommentText"/>
      </w:pPr>
      <w:r>
        <w:rPr>
          <w:rStyle w:val="CommentReference"/>
        </w:rPr>
        <w:annotationRef/>
      </w:r>
      <w:r>
        <w:t>What about ELCs and forest cover? You pick this up in the Discussion. Could you explore that relationship</w:t>
      </w:r>
    </w:p>
  </w:comment>
  <w:comment w:id="19" w:author="Philip McGowan [2]" w:date="2021-09-23T19:48:00Z" w:initials="PM">
    <w:p w14:paraId="454AF672" w14:textId="189E58D7" w:rsidR="007047F9" w:rsidRDefault="007047F9">
      <w:pPr>
        <w:pStyle w:val="CommentText"/>
      </w:pPr>
      <w:r>
        <w:rPr>
          <w:rStyle w:val="CommentReference"/>
        </w:rPr>
        <w:annotationRef/>
      </w:r>
      <w:r>
        <w:t>Do you need to give a nod to data availability, or are you saying that these are the logical spatial scales for these analyses, given the questions being asked?</w:t>
      </w:r>
    </w:p>
  </w:comment>
  <w:comment w:id="20" w:author="Philip McGowan [2]" w:date="2021-09-23T19:50:00Z" w:initials="PM">
    <w:p w14:paraId="0DC30095" w14:textId="3968C6E5" w:rsidR="007047F9" w:rsidRDefault="007047F9">
      <w:pPr>
        <w:pStyle w:val="CommentText"/>
      </w:pPr>
      <w:r>
        <w:rPr>
          <w:rStyle w:val="CommentReference"/>
        </w:rPr>
        <w:annotationRef/>
      </w:r>
      <w:r>
        <w:t xml:space="preserve">This may be a naive question, but is worth mentioning, perhaps in the Intro the Human Footprint and its contributor variables </w:t>
      </w:r>
      <w:hyperlink r:id="rId1" w:history="1">
        <w:r w:rsidRPr="00EB3591">
          <w:rPr>
            <w:rStyle w:val="Hyperlink"/>
          </w:rPr>
          <w:t>https://www.nature.com/articles/sdata201667</w:t>
        </w:r>
      </w:hyperlink>
      <w:r>
        <w:t xml:space="preserve"> </w:t>
      </w:r>
    </w:p>
    <w:p w14:paraId="03A31FDA" w14:textId="2409ADD0" w:rsidR="00460683" w:rsidRDefault="00460683">
      <w:pPr>
        <w:pStyle w:val="CommentText"/>
      </w:pPr>
    </w:p>
    <w:p w14:paraId="225DC035" w14:textId="6246BBC1" w:rsidR="00460683" w:rsidRDefault="00460683">
      <w:pPr>
        <w:pStyle w:val="CommentText"/>
      </w:pPr>
      <w:r>
        <w:t xml:space="preserve">I don’t know anything about identifying the most appropriate variables for these sorts of analyses and so it would be reassuring to know that these are the right ones, or the best that there are. If there is any uncertainty/doubt/gaps, perhaps say that.  </w:t>
      </w:r>
    </w:p>
  </w:comment>
  <w:comment w:id="21" w:author="Philip McGowan [2]" w:date="2021-09-23T19:53:00Z" w:initials="PM">
    <w:p w14:paraId="0540F375" w14:textId="45B12F1A" w:rsidR="00460683" w:rsidRDefault="00460683">
      <w:pPr>
        <w:pStyle w:val="CommentText"/>
      </w:pPr>
      <w:r>
        <w:rPr>
          <w:rStyle w:val="CommentReference"/>
        </w:rPr>
        <w:annotationRef/>
      </w:r>
      <w:r>
        <w:t xml:space="preserve">Is this all communes in the country? Sounds quite a task to create those. </w:t>
      </w:r>
    </w:p>
  </w:comment>
  <w:comment w:id="22" w:author="Matthew Nuttall" w:date="2021-06-04T09:29:00Z" w:initials="MN">
    <w:p w14:paraId="664EC90A" w14:textId="6E4720A1" w:rsidR="005B5122" w:rsidRDefault="005B5122" w:rsidP="001E05DC">
      <w:pPr>
        <w:pStyle w:val="CommentText"/>
      </w:pPr>
      <w:r>
        <w:rPr>
          <w:rStyle w:val="CommentReference"/>
        </w:rPr>
        <w:annotationRef/>
      </w:r>
      <w:r>
        <w:t>NOT CORRECT EQUATIONS. Will use R package to get correct equations</w:t>
      </w:r>
    </w:p>
  </w:comment>
  <w:comment w:id="23" w:author="Philip McGowan [2]" w:date="2021-09-23T20:21:00Z" w:initials="PM">
    <w:p w14:paraId="18D75C6D" w14:textId="2A3CECAA" w:rsidR="004065F2" w:rsidRDefault="004065F2">
      <w:pPr>
        <w:pStyle w:val="CommentText"/>
      </w:pPr>
      <w:r>
        <w:rPr>
          <w:rStyle w:val="CommentReference"/>
        </w:rPr>
        <w:annotationRef/>
      </w:r>
      <w:r>
        <w:t xml:space="preserve">I am sorry that I have struggled with these as the describe a range of analyses, and a very large range at that. </w:t>
      </w:r>
    </w:p>
    <w:p w14:paraId="7E4FF9A4" w14:textId="5D28F825" w:rsidR="004065F2" w:rsidRDefault="004065F2">
      <w:pPr>
        <w:pStyle w:val="CommentText"/>
      </w:pPr>
    </w:p>
    <w:p w14:paraId="07C48F1E" w14:textId="28EA00F9" w:rsidR="004065F2" w:rsidRDefault="004065F2">
      <w:pPr>
        <w:pStyle w:val="CommentText"/>
      </w:pPr>
      <w:r>
        <w:t xml:space="preserve">Is it possible to reframe this addressing particular questions? – For example, what are investigating in ‘rate of forest loss response’? You do get there in the last sentence of the paragraph, but I was a bit confused before then.  And what should take from ‘is not considered </w:t>
      </w:r>
      <w:proofErr w:type="gramStart"/>
      <w:r>
        <w:t>definitive.’?</w:t>
      </w:r>
      <w:proofErr w:type="gramEnd"/>
    </w:p>
  </w:comment>
  <w:comment w:id="24" w:author="Philip McGowan [2]" w:date="2021-09-23T20:18:00Z" w:initials="PM">
    <w:p w14:paraId="4FF11BBD" w14:textId="4BEE87AA" w:rsidR="004065F2" w:rsidRDefault="004065F2">
      <w:pPr>
        <w:pStyle w:val="CommentText"/>
      </w:pPr>
      <w:r>
        <w:rPr>
          <w:rStyle w:val="CommentReference"/>
        </w:rPr>
        <w:annotationRef/>
      </w:r>
      <w:r>
        <w:t xml:space="preserve">I must be missing something here as it seems that the value to farmers per ton is not far off 10x the commodity price – on my assumption that commodity price is the price of the commodity on the open market. Maybe that’s wrong. </w:t>
      </w:r>
    </w:p>
  </w:comment>
  <w:comment w:id="25" w:author="Matthew Nuttall" w:date="2021-07-08T17:11:00Z" w:initials="MN">
    <w:p w14:paraId="4211710E" w14:textId="77777777" w:rsidR="005B5122" w:rsidRDefault="005B5122" w:rsidP="00923F2F">
      <w:pPr>
        <w:pStyle w:val="CommentText"/>
      </w:pPr>
      <w:r>
        <w:rPr>
          <w:rStyle w:val="CommentReference"/>
        </w:rPr>
        <w:annotationRef/>
      </w:r>
      <w:r>
        <w:t xml:space="preserve">These are the largest effects based on the rate ratios which are the </w:t>
      </w:r>
      <w:proofErr w:type="gramStart"/>
      <w:r>
        <w:t>exp(</w:t>
      </w:r>
      <w:proofErr w:type="gramEnd"/>
      <w:r>
        <w:t>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26" w:author="Philip McGowan [2]" w:date="2021-09-23T20:26:00Z" w:initials="PM">
    <w:p w14:paraId="34342367" w14:textId="576E21AE" w:rsidR="004065F2" w:rsidRDefault="004065F2">
      <w:pPr>
        <w:pStyle w:val="CommentText"/>
      </w:pPr>
      <w:r>
        <w:rPr>
          <w:rStyle w:val="CommentReference"/>
        </w:rPr>
        <w:annotationRef/>
      </w:r>
      <w:r>
        <w:t>Can you crystallise these findings of effects and relationships into some sort of statement that variables are probably, possibly, unlikely or not to have contributed to forest cover or ELCs</w:t>
      </w:r>
      <w:r w:rsidR="008F3B30">
        <w:t>.</w:t>
      </w:r>
    </w:p>
    <w:p w14:paraId="370EE734" w14:textId="51C88B4F" w:rsidR="008F3B30" w:rsidRDefault="008F3B30">
      <w:pPr>
        <w:pStyle w:val="CommentText"/>
      </w:pPr>
    </w:p>
    <w:p w14:paraId="1595323D" w14:textId="6296FF6B" w:rsidR="008F3B30" w:rsidRDefault="008F3B30">
      <w:pPr>
        <w:pStyle w:val="CommentText"/>
      </w:pPr>
      <w:r>
        <w:t>There are so many results here I am not well enough versed in the modelling to know what I should take home as the key findings. Apologies!</w:t>
      </w:r>
    </w:p>
  </w:comment>
  <w:comment w:id="27" w:author="Philip McGowan [2]" w:date="2021-09-23T20:29:00Z" w:initials="PM">
    <w:p w14:paraId="55D19764" w14:textId="0517F0A6" w:rsidR="008F3B30" w:rsidRDefault="008F3B30">
      <w:pPr>
        <w:pStyle w:val="CommentText"/>
      </w:pPr>
      <w:r>
        <w:rPr>
          <w:rStyle w:val="CommentReference"/>
        </w:rPr>
        <w:annotationRef/>
      </w:r>
      <w:r>
        <w:t xml:space="preserve">Might be worth re-stating what the research question is here, rather than giving is an analytical subtitle. </w:t>
      </w:r>
    </w:p>
  </w:comment>
  <w:comment w:id="28" w:author="Matthew Nuttall" w:date="2021-07-23T13:30:00Z" w:initials="MN">
    <w:p w14:paraId="322AEEEB" w14:textId="77777777" w:rsidR="005B5122" w:rsidRDefault="005B5122" w:rsidP="00923F2F">
      <w:pPr>
        <w:pStyle w:val="CommentText"/>
      </w:pPr>
      <w:r>
        <w:rPr>
          <w:rStyle w:val="CommentReference"/>
        </w:rPr>
        <w:annotationRef/>
      </w:r>
      <w:r>
        <w:t>Need to check/change y axis labels (can’t be both pixels and km2)</w:t>
      </w:r>
    </w:p>
  </w:comment>
  <w:comment w:id="29" w:author="Philip McGowan [2]" w:date="2021-09-23T20:31:00Z" w:initials="PM">
    <w:p w14:paraId="0277BA58" w14:textId="043CB87F" w:rsidR="008F3B30" w:rsidRDefault="008F3B30">
      <w:pPr>
        <w:pStyle w:val="CommentText"/>
      </w:pPr>
      <w:r>
        <w:rPr>
          <w:rStyle w:val="CommentReference"/>
        </w:rPr>
        <w:annotationRef/>
      </w:r>
      <w:r>
        <w:t xml:space="preserve">This is very good and helps me a great deal – describes what I understood was going on, but had not seen written so clearly. </w:t>
      </w:r>
    </w:p>
  </w:comment>
  <w:comment w:id="30" w:author="Philip McGowan [2]" w:date="2021-09-23T20:32:00Z" w:initials="PM">
    <w:p w14:paraId="287E8EAB" w14:textId="667F5987" w:rsidR="008F3B30" w:rsidRDefault="008F3B30">
      <w:pPr>
        <w:pStyle w:val="CommentText"/>
      </w:pPr>
      <w:r>
        <w:rPr>
          <w:rStyle w:val="CommentReference"/>
        </w:rPr>
        <w:annotationRef/>
      </w:r>
      <w:r>
        <w:t xml:space="preserve">This means that </w:t>
      </w:r>
      <w:proofErr w:type="gramStart"/>
      <w:r>
        <w:t>………</w:t>
      </w:r>
      <w:proofErr w:type="gramEnd"/>
    </w:p>
  </w:comment>
  <w:comment w:id="31" w:author="Philip McGowan [2]" w:date="2021-09-23T20:32:00Z" w:initials="PM">
    <w:p w14:paraId="3E9A7D37" w14:textId="3935B52C" w:rsidR="008F3B30" w:rsidRDefault="008F3B30">
      <w:pPr>
        <w:pStyle w:val="CommentText"/>
      </w:pPr>
      <w:r>
        <w:rPr>
          <w:rStyle w:val="CommentReference"/>
        </w:rPr>
        <w:annotationRef/>
      </w:r>
      <w:r>
        <w:t xml:space="preserve">Good – what about ELCs and forest loss. </w:t>
      </w:r>
    </w:p>
  </w:comment>
  <w:comment w:id="32" w:author="Philip McGowan [2]" w:date="2021-09-23T20:33:00Z" w:initials="PM">
    <w:p w14:paraId="5C7429E8" w14:textId="2F1CFA93" w:rsidR="008F3B30" w:rsidRDefault="008F3B30">
      <w:pPr>
        <w:pStyle w:val="CommentText"/>
      </w:pPr>
      <w:r>
        <w:rPr>
          <w:rStyle w:val="CommentReference"/>
        </w:rPr>
        <w:annotationRef/>
      </w:r>
      <w:r>
        <w:t xml:space="preserve">I need to think about </w:t>
      </w:r>
      <w:proofErr w:type="gramStart"/>
      <w:r>
        <w:t>that .</w:t>
      </w:r>
      <w:proofErr w:type="gramEnd"/>
      <w:r>
        <w:t xml:space="preserve"> . </w:t>
      </w:r>
      <w:proofErr w:type="gramStart"/>
      <w:r>
        <w:t>is</w:t>
      </w:r>
      <w:proofErr w:type="gramEnd"/>
      <w:r>
        <w:t xml:space="preserve"> that due to afforestation</w:t>
      </w:r>
    </w:p>
  </w:comment>
  <w:comment w:id="33" w:author="Philip McGowan [2]" w:date="2021-09-23T20:37:00Z" w:initials="PM">
    <w:p w14:paraId="1C397E88" w14:textId="79936116" w:rsidR="008F3B30" w:rsidRDefault="008F3B30">
      <w:pPr>
        <w:pStyle w:val="CommentText"/>
      </w:pPr>
      <w:r>
        <w:rPr>
          <w:rStyle w:val="CommentReference"/>
        </w:rPr>
        <w:annotationRef/>
      </w:r>
      <w:r>
        <w:t xml:space="preserve">Is there a reason why this could not be examined here. </w:t>
      </w:r>
    </w:p>
  </w:comment>
  <w:comment w:id="34" w:author="Philip McGowan [2]" w:date="2021-09-23T20:38:00Z" w:initials="PM">
    <w:p w14:paraId="61269681" w14:textId="70541A98" w:rsidR="00E337F1" w:rsidRDefault="00E337F1">
      <w:pPr>
        <w:pStyle w:val="CommentText"/>
      </w:pPr>
      <w:r>
        <w:rPr>
          <w:rStyle w:val="CommentReference"/>
        </w:rPr>
        <w:annotationRef/>
      </w:r>
      <w:r>
        <w:t>I must be missing something here – can you look at this relationship directly?</w:t>
      </w:r>
      <w:r w:rsidRPr="00E337F1">
        <w:t xml:space="preserve"> </w:t>
      </w:r>
      <w:r>
        <w:t>Are you saying that ELC drov</w:t>
      </w:r>
      <w:r>
        <w:t>e</w:t>
      </w:r>
      <w:r>
        <w:t xml:space="preserve"> the</w:t>
      </w:r>
      <w:r>
        <w:t xml:space="preserve"> economy and a growing economy led to forest loss, or that the ELC directly caused forest loss whilst leading to economic growth?</w:t>
      </w:r>
    </w:p>
  </w:comment>
  <w:comment w:id="35" w:author="Philip McGowan [2]" w:date="2021-09-23T20:41:00Z" w:initials="PM">
    <w:p w14:paraId="658D2424" w14:textId="40FACBB5" w:rsidR="00E337F1" w:rsidRDefault="00E337F1">
      <w:pPr>
        <w:pStyle w:val="CommentText"/>
      </w:pPr>
      <w:r>
        <w:rPr>
          <w:rStyle w:val="CommentReference"/>
        </w:rPr>
        <w:annotationRef/>
      </w:r>
      <w:r>
        <w:t xml:space="preserve">Is this a </w:t>
      </w:r>
      <w:proofErr w:type="spellStart"/>
      <w:r>
        <w:t>lrge</w:t>
      </w:r>
      <w:proofErr w:type="spellEnd"/>
      <w:r>
        <w:t xml:space="preserve"> number/proportion or a small one? Just keen to know if it is (potentially) representative. </w:t>
      </w:r>
    </w:p>
  </w:comment>
  <w:comment w:id="38" w:author="Philip McGowan [2]" w:date="2021-09-23T20:43:00Z" w:initials="PM">
    <w:p w14:paraId="37D47A98" w14:textId="0870917F" w:rsidR="00E337F1" w:rsidRDefault="00E337F1">
      <w:pPr>
        <w:pStyle w:val="CommentText"/>
      </w:pPr>
      <w:r>
        <w:rPr>
          <w:rStyle w:val="CommentReference"/>
        </w:rPr>
        <w:annotationRef/>
      </w:r>
      <w:r>
        <w:t>??</w:t>
      </w:r>
    </w:p>
  </w:comment>
  <w:comment w:id="40" w:author="Philip McGowan [2]" w:date="2021-09-23T20:43:00Z" w:initials="PM">
    <w:p w14:paraId="618A616B" w14:textId="01591FCC" w:rsidR="00E337F1" w:rsidRDefault="00E337F1">
      <w:pPr>
        <w:pStyle w:val="CommentText"/>
      </w:pPr>
      <w:r>
        <w:rPr>
          <w:rStyle w:val="CommentReference"/>
        </w:rPr>
        <w:annotationRef/>
      </w:r>
      <w:proofErr w:type="gramStart"/>
      <w:r>
        <w:t>on</w:t>
      </w:r>
      <w:proofErr w:type="gramEnd"/>
      <w:r>
        <w:t xml:space="preserve"> ….</w:t>
      </w:r>
    </w:p>
  </w:comment>
  <w:comment w:id="41" w:author="Philip McGowan [2]" w:date="2021-09-23T20:44:00Z" w:initials="PM">
    <w:p w14:paraId="456443E7" w14:textId="3774A288" w:rsidR="00E337F1" w:rsidRDefault="00E337F1">
      <w:pPr>
        <w:pStyle w:val="CommentText"/>
      </w:pPr>
      <w:r>
        <w:rPr>
          <w:rStyle w:val="CommentReference"/>
        </w:rPr>
        <w:annotationRef/>
      </w:r>
      <w:r>
        <w:t>OK, but are there any potential explanations for these patterns that will offer pointers as to what might be going on?</w:t>
      </w:r>
    </w:p>
  </w:comment>
  <w:comment w:id="42" w:author="Philip McGowan [2]" w:date="2021-09-23T20:44:00Z" w:initials="PM">
    <w:p w14:paraId="53258583" w14:textId="768AC995" w:rsidR="00E337F1" w:rsidRDefault="00E337F1">
      <w:pPr>
        <w:pStyle w:val="CommentText"/>
      </w:pPr>
      <w:r>
        <w:rPr>
          <w:rStyle w:val="CommentReference"/>
        </w:rPr>
        <w:annotationRef/>
      </w:r>
      <w:r>
        <w:t>This is very helpful – maybe have earlier?</w:t>
      </w:r>
    </w:p>
  </w:comment>
  <w:comment w:id="43" w:author="Philip McGowan [2]" w:date="2021-09-23T20:47:00Z" w:initials="PM">
    <w:p w14:paraId="108C0690" w14:textId="12E910E0" w:rsidR="00E337F1" w:rsidRDefault="00E337F1">
      <w:pPr>
        <w:pStyle w:val="CommentText"/>
      </w:pPr>
      <w:r>
        <w:rPr>
          <w:rStyle w:val="CommentReference"/>
        </w:rPr>
        <w:annotationRef/>
      </w:r>
      <w:r>
        <w:t>Interesting – I am afraid that I missed any hypotheses earlier, for which apologies. I think, however that this gets at my earlier point/uncertainty. If the aim and objectives</w:t>
      </w:r>
      <w:r w:rsidR="00204760">
        <w:t xml:space="preserve"> were set up as question-driven objectives, this sets the work up as a targeted exploration of the data with a clear purpose and issue to tackle and shed light on. </w:t>
      </w:r>
    </w:p>
  </w:comment>
  <w:comment w:id="44" w:author="Philip McGowan [2]" w:date="2021-09-23T20:51:00Z" w:initials="PM">
    <w:p w14:paraId="12391A19" w14:textId="121B83B4" w:rsidR="00204760" w:rsidRDefault="00204760">
      <w:pPr>
        <w:pStyle w:val="CommentText"/>
      </w:pPr>
      <w:r>
        <w:rPr>
          <w:rStyle w:val="CommentReference"/>
        </w:rPr>
        <w:annotationRef/>
      </w:r>
      <w:r>
        <w:t>What does this mean? Maybe delete this sentence and jump in saying that you found Cambodia falls into 5 socio-economic clusters, characterised by remoteness, development and forest cover (if those are the key characteristics)</w:t>
      </w:r>
    </w:p>
  </w:comment>
  <w:comment w:id="45" w:author="Philip McGowan [2]" w:date="2021-09-23T20:57:00Z" w:initials="PM">
    <w:p w14:paraId="49DAD760" w14:textId="77777777" w:rsidR="00204760" w:rsidRDefault="00204760">
      <w:pPr>
        <w:pStyle w:val="CommentText"/>
      </w:pPr>
      <w:r>
        <w:rPr>
          <w:rStyle w:val="CommentReference"/>
        </w:rPr>
        <w:annotationRef/>
      </w:r>
      <w:r>
        <w:t xml:space="preserve">I wonder if there is still rather a lot of description of the results in here. It actually makes the results very easy for me to understand and should </w:t>
      </w:r>
      <w:proofErr w:type="spellStart"/>
      <w:r>
        <w:t>ertinaly</w:t>
      </w:r>
      <w:proofErr w:type="spellEnd"/>
      <w:r>
        <w:t xml:space="preserve"> be in here somewhere. </w:t>
      </w:r>
    </w:p>
    <w:p w14:paraId="7806BC2E" w14:textId="77777777" w:rsidR="00204760" w:rsidRDefault="00204760">
      <w:pPr>
        <w:pStyle w:val="CommentText"/>
      </w:pPr>
    </w:p>
    <w:p w14:paraId="449845F7" w14:textId="7167F7CB" w:rsidR="00204760" w:rsidRDefault="00204760">
      <w:pPr>
        <w:pStyle w:val="CommentText"/>
      </w:pPr>
      <w:r>
        <w:t>Maybe compare with the associated text in the Results and see what is repeated. This text brings the clusters to life a bit and m</w:t>
      </w:r>
      <w:r w:rsidR="009B5014">
        <w:t xml:space="preserve">akes them easier to understand in real life terms rather than analytical terms. </w:t>
      </w:r>
    </w:p>
  </w:comment>
  <w:comment w:id="46" w:author="Philip McGowan [2]" w:date="2021-09-23T21:01:00Z" w:initials="PM">
    <w:p w14:paraId="53767F89" w14:textId="18E1BBE5" w:rsidR="009B5014" w:rsidRDefault="009B5014">
      <w:pPr>
        <w:pStyle w:val="CommentText"/>
      </w:pPr>
      <w:r>
        <w:rPr>
          <w:rStyle w:val="CommentReference"/>
        </w:rPr>
        <w:annotationRef/>
      </w:r>
      <w:r>
        <w:t xml:space="preserve">This is good, but is there much/any of your key findings in here? </w:t>
      </w:r>
      <w:bookmarkStart w:id="47" w:name="_GoBack"/>
      <w:bookmarkEnd w:id="47"/>
    </w:p>
  </w:comment>
  <w:comment w:id="48" w:author="Philip McGowan [2]" w:date="2021-09-23T21:00:00Z" w:initials="PM">
    <w:p w14:paraId="3C9A08C1" w14:textId="7D056812" w:rsidR="009B5014" w:rsidRDefault="009B5014">
      <w:pPr>
        <w:pStyle w:val="CommentText"/>
      </w:pPr>
      <w:r>
        <w:rPr>
          <w:rStyle w:val="CommentReference"/>
        </w:rPr>
        <w:annotationRef/>
      </w:r>
      <w:r>
        <w:t>Good context, but releva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A1BF65" w15:done="0"/>
  <w15:commentEx w15:paraId="4E0E7F1F" w15:done="0"/>
  <w15:commentEx w15:paraId="34E0E1CA" w15:done="0"/>
  <w15:commentEx w15:paraId="2114F7D4" w15:done="0"/>
  <w15:commentEx w15:paraId="33E6AA94" w15:done="0"/>
  <w15:commentEx w15:paraId="584C4884" w15:done="0"/>
  <w15:commentEx w15:paraId="27B157FE" w15:done="0"/>
  <w15:commentEx w15:paraId="21F2096A" w15:done="0"/>
  <w15:commentEx w15:paraId="33897DEB" w15:done="0"/>
  <w15:commentEx w15:paraId="7D524484" w15:paraIdParent="33897DEB" w15:done="0"/>
  <w15:commentEx w15:paraId="51DA42C7" w15:done="0"/>
  <w15:commentEx w15:paraId="2CDBFA46" w15:done="0"/>
  <w15:commentEx w15:paraId="48E90546" w15:done="0"/>
  <w15:commentEx w15:paraId="05C5B365" w15:done="0"/>
  <w15:commentEx w15:paraId="454AF672" w15:done="0"/>
  <w15:commentEx w15:paraId="225DC035" w15:done="0"/>
  <w15:commentEx w15:paraId="0540F375" w15:done="0"/>
  <w15:commentEx w15:paraId="664EC90A" w15:done="0"/>
  <w15:commentEx w15:paraId="07C48F1E" w15:done="0"/>
  <w15:commentEx w15:paraId="4FF11BBD" w15:done="0"/>
  <w15:commentEx w15:paraId="4211710E" w15:done="0"/>
  <w15:commentEx w15:paraId="1595323D" w15:done="0"/>
  <w15:commentEx w15:paraId="55D19764" w15:done="0"/>
  <w15:commentEx w15:paraId="322AEEEB" w15:done="0"/>
  <w15:commentEx w15:paraId="0277BA58" w15:done="0"/>
  <w15:commentEx w15:paraId="287E8EAB" w15:done="0"/>
  <w15:commentEx w15:paraId="3E9A7D37" w15:done="0"/>
  <w15:commentEx w15:paraId="5C7429E8" w15:done="0"/>
  <w15:commentEx w15:paraId="1C397E88" w15:done="0"/>
  <w15:commentEx w15:paraId="61269681" w15:done="0"/>
  <w15:commentEx w15:paraId="658D2424" w15:done="0"/>
  <w15:commentEx w15:paraId="37D47A98" w15:done="0"/>
  <w15:commentEx w15:paraId="618A616B" w15:done="0"/>
  <w15:commentEx w15:paraId="456443E7" w15:done="0"/>
  <w15:commentEx w15:paraId="53258583" w15:done="0"/>
  <w15:commentEx w15:paraId="108C0690" w15:done="0"/>
  <w15:commentEx w15:paraId="12391A19" w15:done="0"/>
  <w15:commentEx w15:paraId="449845F7" w15:done="0"/>
  <w15:commentEx w15:paraId="53767F89" w15:done="0"/>
  <w15:commentEx w15:paraId="3C9A08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729B4" w16cex:dateUtc="2021-09-23T15:28:00Z"/>
  <w16cex:commentExtensible w16cex:durableId="24F72A27" w16cex:dateUtc="2021-09-23T15:30:00Z"/>
  <w16cex:commentExtensible w16cex:durableId="24F72B08" w16cex:dateUtc="2021-09-23T15:34:00Z"/>
  <w16cex:commentExtensible w16cex:durableId="24F72B6E" w16cex:dateUtc="2021-09-23T15:35:00Z"/>
  <w16cex:commentExtensible w16cex:durableId="24F72BAA" w16cex:dateUtc="2021-09-23T15:36:00Z"/>
  <w16cex:commentExtensible w16cex:durableId="24F72BFE" w16cex:dateUtc="2021-09-23T15:38:00Z"/>
  <w16cex:commentExtensible w16cex:durableId="24F72C81" w16cex:dateUtc="2021-09-23T15:40:00Z"/>
  <w16cex:commentExtensible w16cex:durableId="24B4EFBE" w16cex:dateUtc="2021-08-04T09:51:00Z"/>
  <w16cex:commentExtensible w16cex:durableId="24B64A7F" w16cex:dateUtc="2021-08-05T10:31:00Z"/>
  <w16cex:commentExtensible w16cex:durableId="24F72DD8" w16cex:dateUtc="2021-09-23T15:46:00Z"/>
  <w16cex:commentExtensible w16cex:durableId="24F72ECA" w16cex:dateUtc="2021-09-23T15:50:00Z"/>
  <w16cex:commentExtensible w16cex:durableId="24647106" w16cex:dateUtc="2021-06-04T08:29:00Z"/>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A1BF65" w16cid:durableId="24F729B4"/>
  <w16cid:commentId w16cid:paraId="4E0E7F1F" w16cid:durableId="24F72A27"/>
  <w16cid:commentId w16cid:paraId="34E0E1CA" w16cid:durableId="24F72B08"/>
  <w16cid:commentId w16cid:paraId="2114F7D4" w16cid:durableId="24F72B6E"/>
  <w16cid:commentId w16cid:paraId="33E6AA94" w16cid:durableId="24F72BAA"/>
  <w16cid:commentId w16cid:paraId="584C4884" w16cid:durableId="24F72BFE"/>
  <w16cid:commentId w16cid:paraId="27B157FE" w16cid:durableId="24F72C81"/>
  <w16cid:commentId w16cid:paraId="21F2096A" w16cid:durableId="24B4EFBE"/>
  <w16cid:commentId w16cid:paraId="33897DEB" w16cid:durableId="24B64A7F"/>
  <w16cid:commentId w16cid:paraId="7D524484" w16cid:durableId="24F72DD8"/>
  <w16cid:commentId w16cid:paraId="51DA42C7" w16cid:durableId="24F72ECA"/>
  <w16cid:commentId w16cid:paraId="664EC90A" w16cid:durableId="24647106"/>
  <w16cid:commentId w16cid:paraId="4211710E" w16cid:durableId="2491B056"/>
  <w16cid:commentId w16cid:paraId="322AEEEB" w16cid:durableId="24A542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 McGowan">
    <w15:presenceInfo w15:providerId="AD" w15:userId="S::npjkm@newcastle.ac.uk::07bcb5e5-7f83-4320-991a-aac362f22a2d"/>
  </w15:person>
  <w15:person w15:author="Matthew Nuttall">
    <w15:presenceInfo w15:providerId="AD" w15:userId="S::mnn1@stir.ac.uk::52bda326-1982-4d2e-bfc2-66e5e0894b6c"/>
  </w15:person>
  <w15:person w15:author="Philip McGowan [2]">
    <w15:presenceInfo w15:providerId="AD" w15:userId="S-1-5-21-1417001333-839522115-1801674531-1753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FCB"/>
    <w:rsid w:val="000A6DDE"/>
    <w:rsid w:val="0014507A"/>
    <w:rsid w:val="00147652"/>
    <w:rsid w:val="00166E26"/>
    <w:rsid w:val="0017584E"/>
    <w:rsid w:val="001A104A"/>
    <w:rsid w:val="001D152F"/>
    <w:rsid w:val="001E05DC"/>
    <w:rsid w:val="0020286A"/>
    <w:rsid w:val="00204760"/>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065F2"/>
    <w:rsid w:val="00421919"/>
    <w:rsid w:val="00425D56"/>
    <w:rsid w:val="00426F41"/>
    <w:rsid w:val="00431B51"/>
    <w:rsid w:val="0045013F"/>
    <w:rsid w:val="00451077"/>
    <w:rsid w:val="00460683"/>
    <w:rsid w:val="00463897"/>
    <w:rsid w:val="004A6383"/>
    <w:rsid w:val="004B63AD"/>
    <w:rsid w:val="004D60CD"/>
    <w:rsid w:val="004F4C2D"/>
    <w:rsid w:val="005244E7"/>
    <w:rsid w:val="005412D4"/>
    <w:rsid w:val="00544327"/>
    <w:rsid w:val="005662E2"/>
    <w:rsid w:val="005760C1"/>
    <w:rsid w:val="005B5122"/>
    <w:rsid w:val="005D542F"/>
    <w:rsid w:val="00607930"/>
    <w:rsid w:val="00621816"/>
    <w:rsid w:val="00634903"/>
    <w:rsid w:val="00666098"/>
    <w:rsid w:val="00687221"/>
    <w:rsid w:val="00687B98"/>
    <w:rsid w:val="006A56AF"/>
    <w:rsid w:val="007047F9"/>
    <w:rsid w:val="00723EAC"/>
    <w:rsid w:val="00740187"/>
    <w:rsid w:val="007C5BEC"/>
    <w:rsid w:val="007F04B7"/>
    <w:rsid w:val="00830597"/>
    <w:rsid w:val="0083539E"/>
    <w:rsid w:val="00841D7D"/>
    <w:rsid w:val="00841EC2"/>
    <w:rsid w:val="0085516E"/>
    <w:rsid w:val="008601E8"/>
    <w:rsid w:val="00894BA7"/>
    <w:rsid w:val="008A3EB3"/>
    <w:rsid w:val="008A69FD"/>
    <w:rsid w:val="008B6ED5"/>
    <w:rsid w:val="008C0DC9"/>
    <w:rsid w:val="008F3B30"/>
    <w:rsid w:val="008F6EC8"/>
    <w:rsid w:val="0090243F"/>
    <w:rsid w:val="00923F2F"/>
    <w:rsid w:val="00941455"/>
    <w:rsid w:val="009520ED"/>
    <w:rsid w:val="009B5014"/>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27BF9"/>
    <w:rsid w:val="00D70B02"/>
    <w:rsid w:val="00D71E7B"/>
    <w:rsid w:val="00DD239D"/>
    <w:rsid w:val="00E06C0E"/>
    <w:rsid w:val="00E337F1"/>
    <w:rsid w:val="00E804F9"/>
    <w:rsid w:val="00E87A58"/>
    <w:rsid w:val="00E96751"/>
    <w:rsid w:val="00EB1A92"/>
    <w:rsid w:val="00EB460B"/>
    <w:rsid w:val="00EC1665"/>
    <w:rsid w:val="00F17E1D"/>
    <w:rsid w:val="00F26049"/>
    <w:rsid w:val="00F27DF2"/>
    <w:rsid w:val="00F46CD7"/>
    <w:rsid w:val="00F60FCB"/>
    <w:rsid w:val="00F74B05"/>
    <w:rsid w:val="00FD3603"/>
    <w:rsid w:val="00FF0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F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 w:type="table" w:styleId="TableGrid">
    <w:name w:val="Table Grid"/>
    <w:basedOn w:val="TableNormal"/>
    <w:uiPriority w:val="39"/>
    <w:rsid w:val="001E05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05DC"/>
    <w:rPr>
      <w:color w:val="0563C1" w:themeColor="hyperlink"/>
      <w:u w:val="single"/>
    </w:rPr>
  </w:style>
  <w:style w:type="character" w:customStyle="1" w:styleId="UnresolvedMention">
    <w:name w:val="Unresolved Mention"/>
    <w:basedOn w:val="DefaultParagraphFont"/>
    <w:uiPriority w:val="99"/>
    <w:semiHidden/>
    <w:unhideWhenUsed/>
    <w:rsid w:val="001E05DC"/>
    <w:rPr>
      <w:color w:val="605E5C"/>
      <w:shd w:val="clear" w:color="auto" w:fill="E1DFDD"/>
    </w:rPr>
  </w:style>
  <w:style w:type="paragraph" w:styleId="ListParagraph">
    <w:name w:val="List Paragraph"/>
    <w:basedOn w:val="Normal"/>
    <w:uiPriority w:val="34"/>
    <w:qFormat/>
    <w:rsid w:val="00923F2F"/>
    <w:pPr>
      <w:ind w:left="720"/>
      <w:contextualSpacing/>
    </w:pPr>
  </w:style>
  <w:style w:type="paragraph" w:styleId="Header">
    <w:name w:val="header"/>
    <w:basedOn w:val="Normal"/>
    <w:link w:val="HeaderChar"/>
    <w:uiPriority w:val="99"/>
    <w:unhideWhenUsed/>
    <w:rsid w:val="00923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F2F"/>
  </w:style>
  <w:style w:type="paragraph" w:styleId="Footer">
    <w:name w:val="footer"/>
    <w:basedOn w:val="Normal"/>
    <w:link w:val="FooterChar"/>
    <w:uiPriority w:val="99"/>
    <w:unhideWhenUsed/>
    <w:rsid w:val="00923F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F2F"/>
  </w:style>
  <w:style w:type="paragraph" w:styleId="BalloonText">
    <w:name w:val="Balloon Text"/>
    <w:basedOn w:val="Normal"/>
    <w:link w:val="BalloonTextChar"/>
    <w:uiPriority w:val="99"/>
    <w:semiHidden/>
    <w:unhideWhenUsed/>
    <w:rsid w:val="005D54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4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data20166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opendevelopmentcambodia.net"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24" Type="http://schemas.microsoft.com/office/2016/09/relationships/commentsIds" Target="commentsIds.xml"/><Relationship Id="rId5" Type="http://schemas.openxmlformats.org/officeDocument/2006/relationships/comments" Target="comments.xml"/><Relationship Id="rId15" Type="http://schemas.openxmlformats.org/officeDocument/2006/relationships/image" Target="media/image8.png"/><Relationship Id="rId23"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44</Pages>
  <Words>57782</Words>
  <Characters>329362</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Philip McGowan</cp:lastModifiedBy>
  <cp:revision>3</cp:revision>
  <dcterms:created xsi:type="dcterms:W3CDTF">2021-09-23T18:30:00Z</dcterms:created>
  <dcterms:modified xsi:type="dcterms:W3CDTF">2021-09-23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8zpdyqj"/&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